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bookmarkStart w:id="1" w:name="_Hlk116562518"/>
      <w:r>
        <w:rPr>
          <w:rFonts w:ascii="Times New Roman" w:hAnsi="Times New Roman" w:cs="Times New Roman"/>
          <w:sz w:val="24"/>
          <w:szCs w:val="24"/>
          <w:lang w:val="en-US"/>
        </w:rPr>
        <w:t>Political Ideology and Attitudinal Ambivalence: Investigating the Role of Ideological Extremity</w:t>
      </w:r>
      <w:bookmarkEnd w:id="0"/>
    </w:p>
    <w:bookmarkEnd w:id="1"/>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34B95CDF"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 very</w:t>
      </w:r>
      <w:r w:rsidR="006C3D4D">
        <w:rPr>
          <w:rFonts w:ascii="Times New Roman" w:hAnsi="Times New Roman" w:cs="Times New Roman"/>
          <w:sz w:val="24"/>
          <w:szCs w:val="24"/>
          <w:lang w:val="en-US"/>
        </w:rPr>
        <w:t xml:space="preserve"> 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sidR="006C3D4D">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w:t>
      </w:r>
      <w:r w:rsidR="00564116">
        <w:rPr>
          <w:rFonts w:ascii="Times New Roman" w:hAnsi="Times New Roman" w:cs="Times New Roman"/>
          <w:sz w:val="24"/>
          <w:szCs w:val="24"/>
          <w:lang w:val="en-US"/>
        </w:rPr>
        <w:t>attitudinal ambivalence</w:t>
      </w:r>
      <w:r w:rsidR="00C24C44">
        <w:rPr>
          <w:rFonts w:ascii="Times New Roman" w:hAnsi="Times New Roman" w:cs="Times New Roman"/>
          <w:sz w:val="24"/>
          <w:szCs w:val="24"/>
          <w:lang w:val="en-US"/>
        </w:rPr>
        <w:t xml:space="preserve">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lastRenderedPageBreak/>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28E7AA58"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385E7D">
        <w:rPr>
          <w:rFonts w:ascii="Times New Roman" w:hAnsi="Times New Roman" w:cs="Times New Roman"/>
          <w:sz w:val="24"/>
          <w:szCs w:val="24"/>
          <w:lang w:val="en-US"/>
        </w:rPr>
        <w:t>we</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385E7D">
        <w:rPr>
          <w:rFonts w:ascii="Times New Roman" w:hAnsi="Times New Roman" w:cs="Times New Roman"/>
          <w:sz w:val="24"/>
          <w:szCs w:val="24"/>
          <w:lang w:val="en-US"/>
        </w:rPr>
        <w:t>we</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53363E69"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2"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2"/>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564116">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boundary conditions</w:t>
      </w:r>
      <w:r w:rsidR="00865655">
        <w:rPr>
          <w:rFonts w:ascii="Times New Roman" w:hAnsi="Times New Roman" w:cs="Times New Roman"/>
          <w:sz w:val="24"/>
          <w:szCs w:val="24"/>
          <w:lang w:val="en-US"/>
        </w:rPr>
        <w:t xml:space="preserve"> such as high simultaneous accessibility of the opposite evaluative reactions and personal </w:t>
      </w:r>
      <w:r w:rsidR="00865655">
        <w:rPr>
          <w:rFonts w:ascii="Times New Roman" w:hAnsi="Times New Roman" w:cs="Times New Roman"/>
          <w:sz w:val="24"/>
          <w:szCs w:val="24"/>
          <w:lang w:val="en-US"/>
        </w:rPr>
        <w:lastRenderedPageBreak/>
        <w:t>factors such as 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6D28D5DD"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 xml:space="preserve">parties, </w:t>
      </w:r>
      <w:r w:rsidR="00385E7D">
        <w:rPr>
          <w:rFonts w:ascii="Times New Roman" w:hAnsi="Times New Roman" w:cs="Times New Roman"/>
          <w:sz w:val="24"/>
          <w:szCs w:val="24"/>
          <w:lang w:val="en-US"/>
        </w:rPr>
        <w:t>politicians</w:t>
      </w:r>
      <w:r w:rsidR="00DE3254">
        <w:rPr>
          <w:rFonts w:ascii="Times New Roman" w:hAnsi="Times New Roman" w:cs="Times New Roman"/>
          <w:sz w:val="24"/>
          <w:szCs w:val="24"/>
          <w:lang w:val="en-US"/>
        </w:rPr>
        <w:t>,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play a role for</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makes an</w:t>
      </w:r>
      <w:r w:rsidR="00072C3B">
        <w:rPr>
          <w:rFonts w:ascii="Times New Roman" w:hAnsi="Times New Roman" w:cs="Times New Roman"/>
          <w:sz w:val="24"/>
          <w:szCs w:val="24"/>
          <w:lang w:val="en-US"/>
        </w:rPr>
        <w:t xml:space="preserve"> important</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point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political ideological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75D966F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w:t>
      </w:r>
      <w:proofErr w:type="gramStart"/>
      <w:r>
        <w:rPr>
          <w:rFonts w:ascii="Times New Roman" w:hAnsi="Times New Roman" w:cs="Times New Roman"/>
          <w:sz w:val="24"/>
          <w:szCs w:val="24"/>
          <w:lang w:val="en-US"/>
        </w:rPr>
        <w:t>more or less ambivalent</w:t>
      </w:r>
      <w:proofErr w:type="gramEnd"/>
      <w:r>
        <w:rPr>
          <w:rFonts w:ascii="Times New Roman" w:hAnsi="Times New Roman" w:cs="Times New Roman"/>
          <w:sz w:val="24"/>
          <w:szCs w:val="24"/>
          <w:lang w:val="en-US"/>
        </w:rPr>
        <w:t xml:space="preserve">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w:t>
      </w:r>
      <w:r w:rsidR="00C76D2F">
        <w:rPr>
          <w:rFonts w:ascii="Times New Roman" w:hAnsi="Times New Roman" w:cs="Times New Roman"/>
          <w:sz w:val="24"/>
          <w:szCs w:val="24"/>
          <w:lang w:val="en-US"/>
        </w:rPr>
        <w:lastRenderedPageBreak/>
        <w:t xml:space="preserve">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00053">
        <w:rPr>
          <w:rFonts w:ascii="Times New Roman" w:hAnsi="Times New Roman" w:cs="Times New Roman"/>
          <w:sz w:val="24"/>
          <w:szCs w:val="24"/>
          <w:lang w:val="en-US"/>
        </w:rPr>
        <w:t xml:space="preserve">Even though the concept of cognitive rigidity is </w:t>
      </w:r>
      <w:r w:rsidR="00A7478E">
        <w:rPr>
          <w:rFonts w:ascii="Times New Roman" w:hAnsi="Times New Roman" w:cs="Times New Roman"/>
          <w:sz w:val="24"/>
          <w:szCs w:val="24"/>
          <w:lang w:val="en-US"/>
        </w:rPr>
        <w:t xml:space="preserve">broad and often not clearly defined </w:t>
      </w:r>
      <w:r w:rsidR="00A7478E">
        <w:rPr>
          <w:rFonts w:ascii="Times New Roman" w:hAnsi="Times New Roman" w:cs="Times New Roman"/>
          <w:sz w:val="24"/>
          <w:szCs w:val="24"/>
          <w:lang w:val="en-US"/>
        </w:rPr>
        <w:fldChar w:fldCharType="begin"/>
      </w:r>
      <w:r w:rsidR="00A7478E">
        <w:rPr>
          <w:rFonts w:ascii="Times New Roman" w:hAnsi="Times New Roman" w:cs="Times New Roman"/>
          <w:sz w:val="24"/>
          <w:szCs w:val="24"/>
          <w:lang w:val="en-US"/>
        </w:rPr>
        <w:instrText xml:space="preserve"> ADDIN ZOTERO_ITEM CSL_CITATION {"citationID":"6WCLfTd9","properties":{"formattedCitation":"(see Cherry et al., 2021; Costello et al., 2021)","plainCitation":"(see Cherry et al., 2021; Costello et al., 2021)","noteIndex":0},"citationItems":[{"id":1075,"uris":["http://zotero.org/users/6602770/items/PYEUFBNV"],"itemData":{"id":1075,"type":"article-journal","container-title":"Clinical Psychology Review","DOI":"10.1016/j.cpr.2021.101973","ISSN":"02727358","journalAbbreviation":"Clinical Psychology Review","language":"en","page":"101973","source":"DOI.org (Crossref)","title":"Defining and measuring “psychological flexibility”: A narrative scoping review of diverse flexibility and rigidity constructs and perspectives","title-short":"Defining and measuring “psychological flexibility”","volume":"84","author":[{"family":"Cherry","given":"Kathlyn M."},{"family":"Hoeven","given":"Erin Vander"},{"family":"Patterson","given":"Timothy S."},{"family":"Lumley","given":"Margaret N."}],"issued":{"date-parts":[["2021",3]]}},"label":"page","prefix":"see"},{"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schema":"https://github.com/citation-style-language/schema/raw/master/csl-citation.json"} </w:instrText>
      </w:r>
      <w:r w:rsidR="00A7478E">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see Cherry et al., 2021; Costello et al., 2021)</w:t>
      </w:r>
      <w:r w:rsidR="00A7478E">
        <w:rPr>
          <w:rFonts w:ascii="Times New Roman" w:hAnsi="Times New Roman" w:cs="Times New Roman"/>
          <w:sz w:val="24"/>
          <w:szCs w:val="24"/>
          <w:lang w:val="en-US"/>
        </w:rPr>
        <w:fldChar w:fldCharType="end"/>
      </w:r>
      <w:r w:rsidR="00EF79CE">
        <w:rPr>
          <w:rFonts w:ascii="Times New Roman" w:hAnsi="Times New Roman" w:cs="Times New Roman"/>
          <w:sz w:val="24"/>
          <w:szCs w:val="24"/>
          <w:lang w:val="en-US"/>
        </w:rPr>
        <w:t>, studies document</w:t>
      </w:r>
      <w:r w:rsidR="00A7478E">
        <w:rPr>
          <w:rFonts w:ascii="Times New Roman" w:hAnsi="Times New Roman" w:cs="Times New Roman"/>
          <w:sz w:val="24"/>
          <w:szCs w:val="24"/>
          <w:lang w:val="en-US"/>
        </w:rPr>
        <w:t>ing</w:t>
      </w:r>
      <w:r w:rsidR="00EF79CE">
        <w:rPr>
          <w:rFonts w:ascii="Times New Roman" w:hAnsi="Times New Roman" w:cs="Times New Roman"/>
          <w:sz w:val="24"/>
          <w:szCs w:val="24"/>
          <w:lang w:val="en-US"/>
        </w:rPr>
        <w:t xml:space="preserve">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A7478E">
        <w:rPr>
          <w:rFonts w:ascii="Times New Roman" w:hAnsi="Times New Roman" w:cs="Times New Roman"/>
          <w:sz w:val="24"/>
          <w:szCs w:val="24"/>
          <w:lang w:val="en-US"/>
        </w:rPr>
        <w:instrText xml:space="preserve"> ADDIN ZOTERO_ITEM CSL_CITATION {"citationID":"EwwMYW6b","properties":{"unsorted":true,"formattedCitation":"(for overviews, see Costello et al., 2021; Jost et al., 2009; Van Hiel et al., 2010; Hibbing et al., 2014)","plainCitation":"(for overviews, see Costello et al., 2021; Jost et al., 2009; Van Hiel et al., 2010; Hibbing et al., 2014)","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schema":"https://github.com/citation-style-language/schema/raw/master/csl-citation.json"} </w:instrText>
      </w:r>
      <w:r w:rsidR="00275C9D">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for overviews, see Costello et al., 2021; Jost et al., 2009; Van Hiel et al., 2010; Hibbing et al., 2014)</w:t>
      </w:r>
      <w:r w:rsidR="00275C9D">
        <w:rPr>
          <w:rFonts w:ascii="Times New Roman" w:hAnsi="Times New Roman" w:cs="Times New Roman"/>
          <w:sz w:val="24"/>
          <w:szCs w:val="24"/>
          <w:lang w:val="en-US"/>
        </w:rPr>
        <w:fldChar w:fldCharType="end"/>
      </w:r>
      <w:r w:rsidR="00A7478E">
        <w:rPr>
          <w:rFonts w:ascii="Times New Roman" w:hAnsi="Times New Roman" w:cs="Times New Roman"/>
          <w:sz w:val="24"/>
          <w:szCs w:val="24"/>
          <w:lang w:val="en-US"/>
        </w:rPr>
        <w:t xml:space="preserve"> have been taken as evidence for the hypothesized conservatism-rigidity link</w:t>
      </w:r>
      <w:r w:rsidR="00E676F7" w:rsidRPr="008760BE">
        <w:rPr>
          <w:rFonts w:ascii="Times New Roman" w:hAnsi="Times New Roman" w:cs="Times New Roman"/>
          <w:sz w:val="24"/>
          <w:szCs w:val="24"/>
          <w:lang w:val="en-US"/>
        </w:rPr>
        <w:t>.</w:t>
      </w:r>
    </w:p>
    <w:p w14:paraId="3DA27CD3" w14:textId="42D99A87"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chick</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077CCF13" w14:textId="71DCC1F4" w:rsidR="00BC6E03"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w:t>
      </w:r>
      <w:proofErr w:type="spellStart"/>
      <w:r w:rsidR="00CB54FE">
        <w:rPr>
          <w:rFonts w:ascii="Times New Roman" w:hAnsi="Times New Roman" w:cs="Times New Roman"/>
          <w:sz w:val="24"/>
          <w:szCs w:val="24"/>
          <w:lang w:val="en-US"/>
        </w:rPr>
        <w:t>Krochick</w:t>
      </w:r>
      <w:proofErr w:type="spellEnd"/>
      <w:r w:rsidR="00CB54FE">
        <w:rPr>
          <w:rFonts w:ascii="Times New Roman" w:hAnsi="Times New Roman" w:cs="Times New Roman"/>
          <w:sz w:val="24"/>
          <w:szCs w:val="24"/>
          <w:lang w:val="en-US"/>
        </w:rPr>
        <w:t xml:space="preserve">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w:t>
      </w:r>
      <w:r w:rsidR="00E6432F">
        <w:rPr>
          <w:rFonts w:ascii="Times New Roman" w:hAnsi="Times New Roman" w:cs="Times New Roman"/>
          <w:sz w:val="24"/>
          <w:szCs w:val="24"/>
          <w:lang w:val="en-US"/>
        </w:rPr>
        <w:t xml:space="preserve">of </w:t>
      </w:r>
      <w:r w:rsidR="00A64027">
        <w:rPr>
          <w:rFonts w:ascii="Times New Roman" w:hAnsi="Times New Roman" w:cs="Times New Roman"/>
          <w:sz w:val="24"/>
          <w:szCs w:val="24"/>
          <w:lang w:val="en-US"/>
        </w:rPr>
        <w:t xml:space="preserve">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Instead, their results indicate associations of subjective and objective ambivalence in the opposite direction: </w:t>
      </w:r>
      <w:r w:rsidR="00E6432F">
        <w:rPr>
          <w:rFonts w:ascii="Times New Roman" w:hAnsi="Times New Roman" w:cs="Times New Roman"/>
          <w:sz w:val="24"/>
          <w:szCs w:val="24"/>
          <w:lang w:val="en-US"/>
        </w:rPr>
        <w:t xml:space="preserve">On average, </w:t>
      </w:r>
      <w:r w:rsidR="00A71B2F">
        <w:rPr>
          <w:rFonts w:ascii="Times New Roman" w:hAnsi="Times New Roman" w:cs="Times New Roman"/>
          <w:sz w:val="24"/>
          <w:szCs w:val="24"/>
          <w:lang w:val="en-US"/>
        </w:rPr>
        <w:t xml:space="preserve">conservatism was associated with more rather than less attitudinal ambivalence.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 xml:space="preserve">might lead people to more frequently </w:t>
      </w:r>
      <w:proofErr w:type="gramStart"/>
      <w:r w:rsidR="00952C66" w:rsidRPr="00952C66">
        <w:rPr>
          <w:rFonts w:ascii="Times New Roman" w:hAnsi="Times New Roman" w:cs="Times New Roman"/>
          <w:sz w:val="24"/>
          <w:szCs w:val="24"/>
          <w:lang w:val="en-US"/>
        </w:rPr>
        <w:t>bring to mind</w:t>
      </w:r>
      <w:proofErr w:type="gramEnd"/>
      <w:r w:rsidR="00952C66" w:rsidRPr="00952C66">
        <w:rPr>
          <w:rFonts w:ascii="Times New Roman" w:hAnsi="Times New Roman" w:cs="Times New Roman"/>
          <w:sz w:val="24"/>
          <w:szCs w:val="24"/>
          <w:lang w:val="en-US"/>
        </w:rPr>
        <w:t xml:space="preserve">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r w:rsidR="00E6432F">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process, integrate their complex thoughts and feelings to construct more straightforward attitudes</w:t>
      </w:r>
      <w:r w:rsidR="00952C66">
        <w:rPr>
          <w:rFonts w:ascii="Times New Roman" w:hAnsi="Times New Roman" w:cs="Times New Roman"/>
          <w:sz w:val="24"/>
          <w:szCs w:val="24"/>
          <w:lang w:val="en-US"/>
        </w:rPr>
        <w:t xml:space="preserve">” (p. </w:t>
      </w:r>
      <w:r w:rsidR="00003DDB">
        <w:rPr>
          <w:rFonts w:ascii="Times New Roman" w:hAnsi="Times New Roman" w:cs="Times New Roman"/>
          <w:sz w:val="24"/>
          <w:szCs w:val="24"/>
          <w:lang w:val="en-US"/>
        </w:rPr>
        <w:t>786</w:t>
      </w:r>
      <w:r w:rsidR="00952C66">
        <w:rPr>
          <w:rFonts w:ascii="Times New Roman" w:hAnsi="Times New Roman" w:cs="Times New Roman"/>
          <w:sz w:val="24"/>
          <w:szCs w:val="24"/>
          <w:lang w:val="en-US"/>
        </w:rPr>
        <w:t>)</w:t>
      </w:r>
      <w:r w:rsidR="00952C66"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21235912"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political ideological spectrum tend to hold less ambivalent political attitudes than individuals who place themselves more towards the center of the scale. In statistical terms, 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scale at some point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w:t>
      </w:r>
      <w:r w:rsidR="00C47980">
        <w:rPr>
          <w:rFonts w:ascii="Times New Roman" w:hAnsi="Times New Roman" w:cs="Times New Roman"/>
          <w:sz w:val="24"/>
          <w:szCs w:val="24"/>
          <w:lang w:val="en-US"/>
        </w:rPr>
        <w:lastRenderedPageBreak/>
        <w:t xml:space="preserve">the present research investigates the association of ideological orientations with political attitudes specifically,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6CD85486"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federal elections in Germany. Study 3 investigates attitudes toward political parties using data that was collected in the context of yet another German federal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7D07DB4F"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 xml:space="preserve">and the scripts of the analyses are available under </w:t>
      </w:r>
      <w:r w:rsidR="00DC285E" w:rsidRPr="00E52555">
        <w:rPr>
          <w:rFonts w:ascii="Times New Roman" w:hAnsi="Times New Roman" w:cs="Times New Roman"/>
          <w:sz w:val="24"/>
          <w:szCs w:val="24"/>
          <w:highlight w:val="yellow"/>
          <w:lang w:val="en-US"/>
        </w:rPr>
        <w:t>XXX</w:t>
      </w:r>
      <w:r w:rsidR="00DC285E">
        <w:rPr>
          <w:rFonts w:ascii="Times New Roman" w:hAnsi="Times New Roman" w:cs="Times New Roman"/>
          <w:sz w:val="24"/>
          <w:szCs w:val="24"/>
          <w:lang w:val="en-US"/>
        </w:rPr>
        <w:t>.</w:t>
      </w:r>
      <w:r w:rsidR="00375278">
        <w:rPr>
          <w:rFonts w:ascii="Times New Roman" w:hAnsi="Times New Roman" w:cs="Times New Roman"/>
          <w:sz w:val="24"/>
          <w:szCs w:val="24"/>
          <w:lang w:val="en-US"/>
        </w:rPr>
        <w:t xml:space="preserve"> The hypotheses and analysis plans were not pre-registered. However, tests of a-priory hypotheses and post-hoc tests are separated in the manuscript by reporting the former in the Results and the latter in the Discussion.</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7CED8207"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Study 1 investigat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570F21B3"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w:t>
      </w:r>
      <w:r w:rsidR="00280D54">
        <w:rPr>
          <w:rFonts w:ascii="Times New Roman" w:hAnsi="Times New Roman" w:cs="Times New Roman"/>
          <w:sz w:val="24"/>
          <w:szCs w:val="24"/>
          <w:lang w:val="en-US"/>
        </w:rPr>
        <w:t xml:space="preserve">that was </w:t>
      </w:r>
      <w:r w:rsidR="00901065">
        <w:rPr>
          <w:rFonts w:ascii="Times New Roman" w:hAnsi="Times New Roman" w:cs="Times New Roman"/>
          <w:sz w:val="24"/>
          <w:szCs w:val="24"/>
          <w:lang w:val="en-US"/>
        </w:rPr>
        <w:t xml:space="preserve">collected during the campaign period of the </w:t>
      </w:r>
      <w:r w:rsidR="00280D54">
        <w:rPr>
          <w:rFonts w:ascii="Times New Roman" w:hAnsi="Times New Roman" w:cs="Times New Roman"/>
          <w:sz w:val="24"/>
          <w:szCs w:val="24"/>
          <w:lang w:val="en-US"/>
        </w:rPr>
        <w:t xml:space="preserve">2017 </w:t>
      </w:r>
      <w:r w:rsidR="00901065">
        <w:rPr>
          <w:rFonts w:ascii="Times New Roman" w:hAnsi="Times New Roman" w:cs="Times New Roman"/>
          <w:sz w:val="24"/>
          <w:szCs w:val="24"/>
          <w:lang w:val="en-US"/>
        </w:rPr>
        <w:t xml:space="preserve">German Federal Elections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This s</w:t>
      </w:r>
      <w:r w:rsidR="00280D54">
        <w:rPr>
          <w:rFonts w:ascii="Times New Roman" w:hAnsi="Times New Roman" w:cs="Times New Roman"/>
          <w:sz w:val="24"/>
          <w:szCs w:val="24"/>
          <w:lang w:val="en-US"/>
        </w:rPr>
        <w:t>urvey</w:t>
      </w:r>
      <w:r w:rsidR="00901065">
        <w:rPr>
          <w:rFonts w:ascii="Times New Roman" w:hAnsi="Times New Roman" w:cs="Times New Roman"/>
          <w:sz w:val="24"/>
          <w:szCs w:val="24"/>
          <w:lang w:val="en-US"/>
        </w:rPr>
        <w:t xml:space="preserve">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13,808 respondents (</w:t>
      </w:r>
      <w:r w:rsidR="00280D54">
        <w:rPr>
          <w:rFonts w:ascii="Times New Roman" w:hAnsi="Times New Roman" w:cs="Times New Roman"/>
          <w:sz w:val="24"/>
          <w:szCs w:val="24"/>
          <w:lang w:val="en-US"/>
        </w:rPr>
        <w:t>49</w:t>
      </w:r>
      <w:r w:rsidR="004558C4">
        <w:rPr>
          <w:rFonts w:ascii="Times New Roman" w:hAnsi="Times New Roman" w:cs="Times New Roman"/>
          <w:sz w:val="24"/>
          <w:szCs w:val="24"/>
          <w:lang w:val="en-US"/>
        </w:rPr>
        <w:t>.</w:t>
      </w:r>
      <w:r w:rsidR="00280D54">
        <w:rPr>
          <w:rFonts w:ascii="Times New Roman" w:hAnsi="Times New Roman" w:cs="Times New Roman"/>
          <w:sz w:val="24"/>
          <w:szCs w:val="24"/>
          <w:lang w:val="en-US"/>
        </w:rPr>
        <w:t>4</w:t>
      </w:r>
      <w:r w:rsidR="004558C4">
        <w:rPr>
          <w:rFonts w:ascii="Times New Roman" w:hAnsi="Times New Roman" w:cs="Times New Roman"/>
          <w:sz w:val="24"/>
          <w:szCs w:val="24"/>
          <w:lang w:val="en-US"/>
        </w:rPr>
        <w:t xml:space="preserve">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p>
    <w:p w14:paraId="0CDF02BC" w14:textId="2D7FB283"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280D54">
        <w:rPr>
          <w:rFonts w:ascii="Times New Roman" w:hAnsi="Times New Roman" w:cs="Times New Roman"/>
          <w:sz w:val="24"/>
          <w:szCs w:val="24"/>
          <w:lang w:val="en-US"/>
        </w:rPr>
        <w:instrText xml:space="preserve"> ADDIN ZOTERO_ITEM CSL_CITATION {"citationID":"9g5w8u7B","properties":{"formattedCitation":"(for a discussion of alternatives to this formula, see Locke &amp; Braun, 2009)","plainCitation":"(for a discussion of alternatives to this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alternatives to this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280D54" w:rsidRPr="00280D54">
        <w:rPr>
          <w:rFonts w:ascii="Times New Roman" w:hAnsi="Times New Roman" w:cs="Times New Roman"/>
          <w:sz w:val="24"/>
          <w:lang w:val="en-US"/>
        </w:rPr>
        <w:t>(for a discussion of alternatives to this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w:t>
      </w:r>
      <w:r w:rsidR="00280D54">
        <w:rPr>
          <w:rFonts w:ascii="Times New Roman" w:hAnsi="Times New Roman" w:cs="Times New Roman"/>
          <w:sz w:val="24"/>
          <w:szCs w:val="24"/>
          <w:lang w:val="en-US"/>
        </w:rPr>
        <w:t xml:space="preserve"> for each candidate</w:t>
      </w:r>
      <w:r w:rsidR="00FE712B">
        <w:rPr>
          <w:rFonts w:ascii="Times New Roman" w:hAnsi="Times New Roman" w:cs="Times New Roman"/>
          <w:sz w:val="24"/>
          <w:szCs w:val="24"/>
          <w:lang w:val="en-US"/>
        </w:rPr>
        <w:t xml:space="preserve">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 xml:space="preserve">I </w:t>
      </w:r>
      <w:r w:rsidR="000620FF" w:rsidRPr="000620FF">
        <w:rPr>
          <w:rFonts w:ascii="Times New Roman" w:hAnsi="Times New Roman" w:cs="Times New Roman"/>
          <w:i/>
          <w:iCs/>
          <w:sz w:val="24"/>
          <w:szCs w:val="24"/>
          <w:lang w:val="en-US"/>
        </w:rPr>
        <w:lastRenderedPageBreak/>
        <w:t>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041388CA"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w:t>
      </w:r>
      <w:r w:rsidR="005302F7">
        <w:rPr>
          <w:rFonts w:ascii="Times New Roman" w:hAnsi="Times New Roman" w:cs="Times New Roman"/>
          <w:sz w:val="24"/>
          <w:szCs w:val="24"/>
          <w:lang w:val="en-US"/>
        </w:rPr>
        <w:t>is</w:t>
      </w:r>
      <w:r w:rsidR="00DB38BA">
        <w:rPr>
          <w:rFonts w:ascii="Times New Roman" w:hAnsi="Times New Roman" w:cs="Times New Roman"/>
          <w:sz w:val="24"/>
          <w:szCs w:val="24"/>
          <w:lang w:val="en-US"/>
        </w:rPr>
        <w:t xml:space="preserve">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6C0DB88E"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these associations indicate that moving from the 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xml:space="preserve">. These associations remain </w:t>
      </w:r>
      <w:r w:rsidR="009B7B11">
        <w:rPr>
          <w:rFonts w:ascii="Times New Roman" w:hAnsi="Times New Roman" w:cs="Times New Roman"/>
          <w:sz w:val="24"/>
          <w:szCs w:val="24"/>
          <w:lang w:val="en-US"/>
        </w:rPr>
        <w:lastRenderedPageBreak/>
        <w:t>stable when the control variables listed above are included in the regression models (see Online Appendix).</w:t>
      </w:r>
    </w:p>
    <w:p w14:paraId="3925E9FD" w14:textId="1BEABE14"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w:t>
      </w:r>
      <w:proofErr w:type="spellStart"/>
      <w:r w:rsidR="0080666A">
        <w:rPr>
          <w:rFonts w:ascii="Times New Roman" w:hAnsi="Times New Roman" w:cs="Times New Roman"/>
          <w:sz w:val="24"/>
          <w:szCs w:val="24"/>
          <w:lang w:val="en-US"/>
        </w:rPr>
        <w:t>Simonsohn</w:t>
      </w:r>
      <w:proofErr w:type="spellEnd"/>
      <w:r w:rsidR="0080666A">
        <w:rPr>
          <w:rFonts w:ascii="Times New Roman" w:hAnsi="Times New Roman" w:cs="Times New Roman"/>
          <w:sz w:val="24"/>
          <w:szCs w:val="24"/>
          <w:lang w:val="en-US"/>
        </w:rPr>
        <w:t xml:space="preserve">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w:t>
      </w:r>
      <w:r w:rsidR="00693220">
        <w:rPr>
          <w:rFonts w:ascii="Times New Roman" w:hAnsi="Times New Roman" w:cs="Times New Roman"/>
          <w:sz w:val="24"/>
          <w:szCs w:val="24"/>
          <w:lang w:val="en-US"/>
        </w:rPr>
        <w:t xml:space="preserve">s well as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5B66C7CC"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provide evidence for a </w:t>
      </w:r>
      <w:r w:rsidR="00486DA0">
        <w:rPr>
          <w:rFonts w:ascii="Times New Roman" w:hAnsi="Times New Roman" w:cs="Times New Roman"/>
          <w:sz w:val="24"/>
          <w:szCs w:val="24"/>
          <w:lang w:val="en-US"/>
        </w:rPr>
        <w:t>reversal of the sign of the linear association</w:t>
      </w:r>
      <w:r w:rsidR="00BF5F57">
        <w:rPr>
          <w:rFonts w:ascii="Times New Roman" w:hAnsi="Times New Roman" w:cs="Times New Roman"/>
          <w:sz w:val="24"/>
          <w:szCs w:val="24"/>
          <w:lang w:val="en-US"/>
        </w:rPr>
        <w:t xml:space="preserve"> between political ideology and the variance in affective ambivalence not accounted for by general attitudes</w:t>
      </w:r>
      <w:r w:rsidR="00486DA0">
        <w:rPr>
          <w:rFonts w:ascii="Times New Roman" w:hAnsi="Times New Roman" w:cs="Times New Roman"/>
          <w:sz w:val="24"/>
          <w:szCs w:val="24"/>
          <w:lang w:val="en-US"/>
        </w:rPr>
        <w:t xml:space="preserve"> only in the case of Martin Schulz</w:t>
      </w:r>
      <w:r w:rsidR="00BF5F57">
        <w:rPr>
          <w:rFonts w:ascii="Times New Roman" w:hAnsi="Times New Roman" w:cs="Times New Roman"/>
          <w:sz w:val="24"/>
          <w:szCs w:val="24"/>
          <w:lang w:val="en-US"/>
        </w:rPr>
        <w:t>.</w:t>
      </w:r>
      <w:r w:rsidR="00A25CEC">
        <w:rPr>
          <w:rFonts w:ascii="Times New Roman" w:hAnsi="Times New Roman" w:cs="Times New Roman"/>
          <w:sz w:val="24"/>
          <w:szCs w:val="24"/>
          <w:lang w:val="en-US"/>
        </w:rPr>
        <w:t xml:space="preserve"> </w:t>
      </w:r>
      <w:r w:rsidR="00486DA0">
        <w:rPr>
          <w:rFonts w:ascii="Times New Roman" w:hAnsi="Times New Roman" w:cs="Times New Roman"/>
          <w:sz w:val="24"/>
          <w:szCs w:val="24"/>
          <w:lang w:val="en-US"/>
        </w:rPr>
        <w:t xml:space="preserve">However, the inclinations of the regression lines on both sides of the break point are very subtle. </w:t>
      </w:r>
      <w:r w:rsidR="00A25CEC">
        <w:rPr>
          <w:rFonts w:ascii="Times New Roman" w:hAnsi="Times New Roman" w:cs="Times New Roman"/>
          <w:sz w:val="24"/>
          <w:szCs w:val="24"/>
          <w:lang w:val="en-US"/>
        </w:rPr>
        <w:t xml:space="preserve">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3"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3"/>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11645223" w:rsidR="00FB5EDC" w:rsidRDefault="0064793B"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0AFCF4C" wp14:editId="66091443">
            <wp:extent cx="5760720" cy="42360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0B9F7394"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Compared to Study 1, it uses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w:t>
      </w:r>
      <w:r w:rsidR="0053678A">
        <w:rPr>
          <w:rFonts w:ascii="Times New Roman" w:hAnsi="Times New Roman" w:cs="Times New Roman"/>
          <w:sz w:val="24"/>
          <w:szCs w:val="24"/>
          <w:lang w:val="en-US"/>
        </w:rPr>
        <w:lastRenderedPageBreak/>
        <w:t>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 xml:space="preserve">democratic party (SPD), Armin </w:t>
      </w:r>
      <w:proofErr w:type="spellStart"/>
      <w:r w:rsidR="00342682">
        <w:rPr>
          <w:rFonts w:ascii="Times New Roman" w:hAnsi="Times New Roman" w:cs="Times New Roman"/>
          <w:sz w:val="24"/>
          <w:szCs w:val="24"/>
          <w:lang w:val="en-US"/>
        </w:rPr>
        <w:t>Laschet</w:t>
      </w:r>
      <w:proofErr w:type="spellEnd"/>
      <w:r w:rsidR="00342682">
        <w:rPr>
          <w:rFonts w:ascii="Times New Roman" w:hAnsi="Times New Roman" w:cs="Times New Roman"/>
          <w:sz w:val="24"/>
          <w:szCs w:val="24"/>
          <w:lang w:val="en-US"/>
        </w:rPr>
        <w:t xml:space="preserve"> of the Christian conservative party (CDU)</w:t>
      </w:r>
      <w:r w:rsidR="00E010AA">
        <w:rPr>
          <w:rFonts w:ascii="Times New Roman" w:hAnsi="Times New Roman" w:cs="Times New Roman"/>
          <w:sz w:val="24"/>
          <w:szCs w:val="24"/>
          <w:lang w:val="en-US"/>
        </w:rPr>
        <w:t xml:space="preserve">, and </w:t>
      </w:r>
      <w:proofErr w:type="spellStart"/>
      <w:r w:rsidR="00E010AA">
        <w:rPr>
          <w:rFonts w:ascii="Times New Roman" w:hAnsi="Times New Roman" w:cs="Times New Roman"/>
          <w:sz w:val="24"/>
          <w:szCs w:val="24"/>
          <w:lang w:val="en-US"/>
        </w:rPr>
        <w:t>Annalena</w:t>
      </w:r>
      <w:proofErr w:type="spellEnd"/>
      <w:r w:rsidR="00E010AA">
        <w:rPr>
          <w:rFonts w:ascii="Times New Roman" w:hAnsi="Times New Roman" w:cs="Times New Roman"/>
          <w:sz w:val="24"/>
          <w:szCs w:val="24"/>
          <w:lang w:val="en-US"/>
        </w:rPr>
        <w:t xml:space="preserve"> </w:t>
      </w:r>
      <w:proofErr w:type="spellStart"/>
      <w:r w:rsidR="00E010AA">
        <w:rPr>
          <w:rFonts w:ascii="Times New Roman" w:hAnsi="Times New Roman" w:cs="Times New Roman"/>
          <w:sz w:val="24"/>
          <w:szCs w:val="24"/>
          <w:lang w:val="en-US"/>
        </w:rPr>
        <w:t>Baerbock</w:t>
      </w:r>
      <w:proofErr w:type="spellEnd"/>
      <w:r w:rsidR="00E010AA">
        <w:rPr>
          <w:rFonts w:ascii="Times New Roman" w:hAnsi="Times New Roman" w:cs="Times New Roman"/>
          <w:sz w:val="24"/>
          <w:szCs w:val="24"/>
          <w:lang w:val="en-US"/>
        </w:rPr>
        <w:t xml:space="preserve">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180E181"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4"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4"/>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proofErr w:type="gramStart"/>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w:t>
      </w:r>
      <w:proofErr w:type="gramEnd"/>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proofErr w:type="spellStart"/>
      <w:r w:rsidR="00953932">
        <w:rPr>
          <w:rFonts w:ascii="Times New Roman" w:hAnsi="Times New Roman" w:cs="Times New Roman"/>
          <w:sz w:val="24"/>
          <w:szCs w:val="24"/>
          <w:lang w:val="en-US"/>
        </w:rPr>
        <w:t>Laschet</w:t>
      </w:r>
      <w:proofErr w:type="spellEnd"/>
      <w:r w:rsidR="00953932">
        <w:rPr>
          <w:rFonts w:ascii="Times New Roman" w:hAnsi="Times New Roman" w:cs="Times New Roman"/>
          <w:sz w:val="24"/>
          <w:szCs w:val="24"/>
          <w:lang w:val="en-US"/>
        </w:rPr>
        <w:t xml:space="preserve">,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and </w:t>
      </w:r>
      <w:proofErr w:type="spellStart"/>
      <w:r w:rsidR="00953932">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contrast to Study 1, the direction of the linear association of political ideology with affective ambivalence is inconsistent in Study 2: Political ideology is positively correlated with affective ambivalence toward Scholz an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 correlated with affective and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Regarding cognitive ambivalence, political ideology is unrelated to cognitive ambivalence toward Scholz, positively correlated with ambivalence towar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ly correlated with cognitive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5"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proofErr w:type="spellStart"/>
      <w:r w:rsidR="006A7600">
        <w:rPr>
          <w:rFonts w:ascii="Times New Roman" w:hAnsi="Times New Roman" w:cs="Times New Roman"/>
          <w:sz w:val="24"/>
          <w:szCs w:val="24"/>
          <w:lang w:val="en-US"/>
        </w:rPr>
        <w:t>Laschet</w:t>
      </w:r>
      <w:proofErr w:type="spellEnd"/>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5"/>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00406DF9" w14:textId="77777777" w:rsidR="00527498"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p>
    <w:p w14:paraId="2FD79854" w14:textId="77777777" w:rsidR="00527498" w:rsidRPr="00527498" w:rsidRDefault="00527498" w:rsidP="00527498">
      <w:pPr>
        <w:spacing w:line="480" w:lineRule="auto"/>
        <w:jc w:val="center"/>
        <w:rPr>
          <w:rFonts w:ascii="Times New Roman" w:hAnsi="Times New Roman" w:cs="Times New Roman"/>
          <w:b/>
          <w:bCs/>
          <w:sz w:val="24"/>
          <w:szCs w:val="24"/>
          <w:lang w:val="en-US"/>
        </w:rPr>
      </w:pPr>
      <w:r w:rsidRPr="00527498">
        <w:rPr>
          <w:rFonts w:ascii="Times New Roman" w:hAnsi="Times New Roman" w:cs="Times New Roman"/>
          <w:b/>
          <w:bCs/>
          <w:sz w:val="24"/>
          <w:szCs w:val="24"/>
          <w:lang w:val="en-US"/>
        </w:rPr>
        <w:t>Discussion</w:t>
      </w:r>
    </w:p>
    <w:p w14:paraId="287B55B5" w14:textId="1B29B516" w:rsidR="005213F3" w:rsidRDefault="00527498" w:rsidP="00703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w:t>
      </w:r>
      <w:r w:rsidR="0070316D">
        <w:rPr>
          <w:rFonts w:ascii="Times New Roman" w:hAnsi="Times New Roman" w:cs="Times New Roman"/>
          <w:sz w:val="24"/>
          <w:szCs w:val="24"/>
          <w:lang w:val="en-US"/>
        </w:rPr>
        <w:t>and</w:t>
      </w:r>
      <w:r>
        <w:rPr>
          <w:rFonts w:ascii="Times New Roman" w:hAnsi="Times New Roman" w:cs="Times New Roman"/>
          <w:sz w:val="24"/>
          <w:szCs w:val="24"/>
          <w:lang w:val="en-US"/>
        </w:rPr>
        <w:t xml:space="preserve"> political parties (Study 3). </w:t>
      </w:r>
      <w:r w:rsidR="0070316D">
        <w:rPr>
          <w:rFonts w:ascii="Times New Roman" w:hAnsi="Times New Roman" w:cs="Times New Roman"/>
          <w:sz w:val="24"/>
          <w:szCs w:val="24"/>
          <w:lang w:val="en-US"/>
        </w:rPr>
        <w:t>The core hypothesis of this research was that</w:t>
      </w:r>
      <w:r w:rsidR="00142B9A">
        <w:rPr>
          <w:rFonts w:ascii="Times New Roman" w:hAnsi="Times New Roman" w:cs="Times New Roman"/>
          <w:sz w:val="24"/>
          <w:szCs w:val="24"/>
          <w:lang w:val="en-US"/>
        </w:rPr>
        <w:t xml:space="preserve"> attitudinal ambivalence </w:t>
      </w:r>
      <w:r w:rsidR="0070316D">
        <w:rPr>
          <w:rFonts w:ascii="Times New Roman" w:hAnsi="Times New Roman" w:cs="Times New Roman"/>
          <w:sz w:val="24"/>
          <w:szCs w:val="24"/>
          <w:lang w:val="en-US"/>
        </w:rPr>
        <w:t>is</w:t>
      </w:r>
      <w:r w:rsidR="00142B9A">
        <w:rPr>
          <w:rFonts w:ascii="Times New Roman" w:hAnsi="Times New Roman" w:cs="Times New Roman"/>
          <w:sz w:val="24"/>
          <w:szCs w:val="24"/>
          <w:lang w:val="en-US"/>
        </w:rPr>
        <w:t xml:space="preserve"> stronger among individuals at both extremes of the left-right scale compared to individuals with more moderate ideological orientations</w:t>
      </w:r>
      <w:r w:rsidR="0070316D">
        <w:rPr>
          <w:rFonts w:ascii="Times New Roman" w:hAnsi="Times New Roman" w:cs="Times New Roman"/>
          <w:sz w:val="24"/>
          <w:szCs w:val="24"/>
          <w:lang w:val="en-US"/>
        </w:rPr>
        <w:t>. Even though there was evidence for the predicted association pattern</w:t>
      </w:r>
      <w:r w:rsidR="00142B9A">
        <w:rPr>
          <w:rFonts w:ascii="Times New Roman" w:hAnsi="Times New Roman" w:cs="Times New Roman"/>
          <w:sz w:val="24"/>
          <w:szCs w:val="24"/>
          <w:lang w:val="en-US"/>
        </w:rPr>
        <w:t xml:space="preserve">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w:t>
      </w:r>
      <w:r w:rsidR="004C5CE0">
        <w:rPr>
          <w:rFonts w:ascii="Times New Roman" w:hAnsi="Times New Roman" w:cs="Times New Roman"/>
          <w:sz w:val="24"/>
          <w:szCs w:val="24"/>
          <w:lang w:val="en-US"/>
        </w:rPr>
        <w:lastRenderedPageBreak/>
        <w:t>very heterogeneous 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correlations between ideology and the residuals of ambivalence not linked to general attitudes</w:t>
      </w:r>
      <w:r w:rsidR="006B214C">
        <w:rPr>
          <w:rFonts w:ascii="Times New Roman" w:hAnsi="Times New Roman" w:cs="Times New Roman"/>
          <w:sz w:val="24"/>
          <w:szCs w:val="24"/>
          <w:lang w:val="en-US"/>
        </w:rPr>
        <w:t>.</w:t>
      </w:r>
      <w:r w:rsidR="0070316D">
        <w:rPr>
          <w:rFonts w:ascii="Times New Roman" w:hAnsi="Times New Roman" w:cs="Times New Roman"/>
          <w:sz w:val="24"/>
          <w:szCs w:val="24"/>
          <w:lang w:val="en-US"/>
        </w:rPr>
        <w:t xml:space="preserve"> </w:t>
      </w:r>
      <w:r w:rsidR="003B5697">
        <w:rPr>
          <w:rFonts w:ascii="Times New Roman" w:hAnsi="Times New Roman" w:cs="Times New Roman"/>
          <w:sz w:val="24"/>
          <w:szCs w:val="24"/>
          <w:lang w:val="en-US"/>
        </w:rPr>
        <w:t>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w:t>
      </w:r>
    </w:p>
    <w:p w14:paraId="2A14DD64" w14:textId="528FF1EB" w:rsidR="00144E78" w:rsidRPr="00144E78" w:rsidRDefault="00144E78" w:rsidP="0070316D">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Operationalizing Ideology</w:t>
      </w:r>
    </w:p>
    <w:p w14:paraId="7611DE32" w14:textId="56CCCF0A"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llowing prior research on the association of ideology with attitudinal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0)","plainCitation":"(Krochik et al., 2007; Newman &amp; Sargent, 2020; Sargent &amp; Newman, 2020)","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Krochik et al., 2007; Newman &amp; Sargent, 2020; Sargent &amp; Newma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6IHOC0P7","properties":{"formattedCitation":"(Costello et al., 2021; Duckitt &amp; Sibley, 2010; Federico &amp; Malka, 2018; Feldman &amp; Johnston, 2014; Jedinger &amp; Burger, 2021; Malka et al., 2014; Malka &amp; Soto, 2015)","plainCitation":"(Costello et al., 2021; Duckitt &amp; Sibley, 2010; Federico &amp; Malka, 2018; Feldman &amp; Johnston, 2014; Jedinger &amp; Burger, 2021; Malka et al., 2014; Malka &amp; Soto, 2015)","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0B04ED" w:rsidRPr="000B04ED">
        <w:rPr>
          <w:rFonts w:ascii="Times New Roman" w:hAnsi="Times New Roman" w:cs="Times New Roman"/>
          <w:sz w:val="24"/>
        </w:rPr>
        <w:t>(Costello et al., 2021;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s self-placements are used as predictors</w:t>
      </w:r>
      <w:r w:rsidR="00CA1A5E">
        <w:rPr>
          <w:rFonts w:ascii="Times New Roman" w:hAnsi="Times New Roman" w:cs="Times New Roman"/>
          <w:sz w:val="24"/>
          <w:szCs w:val="24"/>
          <w:lang w:val="en-US"/>
        </w:rPr>
        <w:t xml:space="preserve"> (see Online Appendix, for detailed results)</w:t>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5753B9">
        <w:rPr>
          <w:rFonts w:ascii="Times New Roman" w:hAnsi="Times New Roman" w:cs="Times New Roman"/>
          <w:sz w:val="24"/>
          <w:szCs w:val="24"/>
          <w:lang w:val="en-US"/>
        </w:rPr>
        <w:t>A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w:t>
      </w:r>
      <w:r w:rsidR="006F7B07">
        <w:rPr>
          <w:rFonts w:ascii="Times New Roman" w:hAnsi="Times New Roman" w:cs="Times New Roman"/>
          <w:sz w:val="24"/>
          <w:szCs w:val="24"/>
          <w:lang w:val="en-US"/>
        </w:rPr>
        <w:t xml:space="preserve">in the data of Study 1 </w:t>
      </w:r>
      <w:r w:rsidR="00E9159C">
        <w:rPr>
          <w:rFonts w:ascii="Times New Roman" w:hAnsi="Times New Roman" w:cs="Times New Roman"/>
          <w:sz w:val="24"/>
          <w:szCs w:val="24"/>
          <w:lang w:val="en-US"/>
        </w:rPr>
        <w:t xml:space="preserve">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EC3AD8">
        <w:rPr>
          <w:rFonts w:ascii="Times New Roman" w:hAnsi="Times New Roman" w:cs="Times New Roman"/>
          <w:sz w:val="24"/>
          <w:szCs w:val="24"/>
          <w:lang w:val="en-US"/>
        </w:rPr>
        <w:t>.</w:t>
      </w:r>
      <w:r w:rsidR="005753B9">
        <w:rPr>
          <w:rFonts w:ascii="Times New Roman" w:hAnsi="Times New Roman" w:cs="Times New Roman"/>
          <w:sz w:val="24"/>
          <w:szCs w:val="24"/>
          <w:lang w:val="en-US"/>
        </w:rPr>
        <w:t xml:space="preserve"> The correlation of left-right self-placements with ambivalence is weaker than the correlation of social ideology with ambivalence and stronger than the correlation of economic ideology with ambivalence. 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 xml:space="preserve">that this pattern remains statistically </w:t>
      </w:r>
      <w:r w:rsidR="002946FF">
        <w:rPr>
          <w:rFonts w:ascii="Times New Roman" w:hAnsi="Times New Roman" w:cs="Times New Roman"/>
          <w:sz w:val="24"/>
          <w:szCs w:val="24"/>
          <w:lang w:val="en-US"/>
        </w:rPr>
        <w:lastRenderedPageBreak/>
        <w:t>significant when the association of ambivalence with general attitudes toward the candidates is controlled</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there is no clear pattern indicating that social ideology is correlated more strongly with attitudinal ambivalence </w:t>
      </w:r>
      <w:r w:rsidR="00A30B07">
        <w:rPr>
          <w:rFonts w:ascii="Times New Roman" w:hAnsi="Times New Roman" w:cs="Times New Roman"/>
          <w:sz w:val="24"/>
          <w:szCs w:val="24"/>
          <w:lang w:val="en-US"/>
        </w:rPr>
        <w:t>compared to</w:t>
      </w:r>
      <w:r w:rsidR="002C3165">
        <w:rPr>
          <w:rFonts w:ascii="Times New Roman" w:hAnsi="Times New Roman" w:cs="Times New Roman"/>
          <w:sz w:val="24"/>
          <w:szCs w:val="24"/>
          <w:lang w:val="en-US"/>
        </w:rPr>
        <w:t xml:space="preserve"> economic ideology (for several parties, it is the opposite)</w:t>
      </w:r>
      <w:r w:rsidR="00A30B07">
        <w:rPr>
          <w:rFonts w:ascii="Times New Roman" w:hAnsi="Times New Roman" w:cs="Times New Roman"/>
          <w:sz w:val="24"/>
          <w:szCs w:val="24"/>
          <w:lang w:val="en-US"/>
        </w:rPr>
        <w:t xml:space="preserve"> or compared to left-right self-placements</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For some parties, </w:t>
      </w:r>
      <w:r w:rsidR="002C3165">
        <w:rPr>
          <w:rFonts w:ascii="Times New Roman" w:hAnsi="Times New Roman" w:cs="Times New Roman"/>
          <w:sz w:val="24"/>
          <w:szCs w:val="24"/>
          <w:lang w:val="en-US"/>
        </w:rPr>
        <w:t>t</w:t>
      </w:r>
      <w:r w:rsidR="00CB33EE">
        <w:rPr>
          <w:rFonts w:ascii="Times New Roman" w:hAnsi="Times New Roman" w:cs="Times New Roman"/>
          <w:sz w:val="24"/>
          <w:szCs w:val="24"/>
          <w:lang w:val="en-US"/>
        </w:rPr>
        <w:t>his pattern holds when the association of ambivalence with general attitudes is controlled for, but not for others.</w:t>
      </w:r>
      <w:r w:rsidR="002C3165">
        <w:rPr>
          <w:rFonts w:ascii="Times New Roman" w:hAnsi="Times New Roman" w:cs="Times New Roman"/>
          <w:sz w:val="24"/>
          <w:szCs w:val="24"/>
          <w:lang w:val="en-US"/>
        </w:rPr>
        <w:t xml:space="preserve"> Hence, </w:t>
      </w:r>
      <w:proofErr w:type="gramStart"/>
      <w:r w:rsidR="002C3165">
        <w:rPr>
          <w:rFonts w:ascii="Times New Roman" w:hAnsi="Times New Roman" w:cs="Times New Roman"/>
          <w:sz w:val="24"/>
          <w:szCs w:val="24"/>
          <w:lang w:val="en-US"/>
        </w:rPr>
        <w:t>whether or not</w:t>
      </w:r>
      <w:proofErr w:type="gramEnd"/>
      <w:r w:rsidR="002C3165">
        <w:rPr>
          <w:rFonts w:ascii="Times New Roman" w:hAnsi="Times New Roman" w:cs="Times New Roman"/>
          <w:sz w:val="24"/>
          <w:szCs w:val="24"/>
          <w:lang w:val="en-US"/>
        </w:rPr>
        <w:t xml:space="preserve"> indicators of social and economic ideology are more or less strongly associated with ambivalence </w:t>
      </w:r>
      <w:r w:rsidR="002946FF">
        <w:rPr>
          <w:rFonts w:ascii="Times New Roman" w:hAnsi="Times New Roman" w:cs="Times New Roman"/>
          <w:sz w:val="24"/>
          <w:szCs w:val="24"/>
          <w:lang w:val="en-US"/>
        </w:rPr>
        <w:t xml:space="preserve">compared to each other </w:t>
      </w:r>
      <w:r w:rsidR="00A30B07">
        <w:rPr>
          <w:rFonts w:ascii="Times New Roman" w:hAnsi="Times New Roman" w:cs="Times New Roman"/>
          <w:sz w:val="24"/>
          <w:szCs w:val="24"/>
          <w:lang w:val="en-US"/>
        </w:rPr>
        <w:t>or</w:t>
      </w:r>
      <w:r w:rsidR="002946FF">
        <w:rPr>
          <w:rFonts w:ascii="Times New Roman" w:hAnsi="Times New Roman" w:cs="Times New Roman"/>
          <w:sz w:val="24"/>
          <w:szCs w:val="24"/>
          <w:lang w:val="en-US"/>
        </w:rPr>
        <w:t xml:space="preserve"> compared to </w:t>
      </w:r>
      <w:r w:rsidR="002C3165">
        <w:rPr>
          <w:rFonts w:ascii="Times New Roman" w:hAnsi="Times New Roman" w:cs="Times New Roman"/>
          <w:sz w:val="24"/>
          <w:szCs w:val="24"/>
          <w:lang w:val="en-US"/>
        </w:rPr>
        <w:t xml:space="preserve">left-right self-placements seems to vary as a function of historical context and/or </w:t>
      </w:r>
      <w:r w:rsidR="00024EBD">
        <w:rPr>
          <w:rFonts w:ascii="Times New Roman" w:hAnsi="Times New Roman" w:cs="Times New Roman"/>
          <w:sz w:val="24"/>
          <w:szCs w:val="24"/>
          <w:lang w:val="en-US"/>
        </w:rPr>
        <w:t>attitude object</w:t>
      </w:r>
      <w:r w:rsidR="002946FF">
        <w:rPr>
          <w:rFonts w:ascii="Times New Roman" w:hAnsi="Times New Roman" w:cs="Times New Roman"/>
          <w:sz w:val="24"/>
          <w:szCs w:val="24"/>
          <w:lang w:val="en-US"/>
        </w:rPr>
        <w:t>.</w:t>
      </w:r>
      <w:r w:rsidR="00024EBD">
        <w:rPr>
          <w:rFonts w:ascii="Times New Roman" w:hAnsi="Times New Roman" w:cs="Times New Roman"/>
          <w:sz w:val="24"/>
          <w:szCs w:val="24"/>
          <w:lang w:val="en-US"/>
        </w:rPr>
        <w:t xml:space="preserve"> </w:t>
      </w:r>
      <w:r w:rsidR="002946FF">
        <w:rPr>
          <w:rFonts w:ascii="Times New Roman" w:hAnsi="Times New Roman" w:cs="Times New Roman"/>
          <w:sz w:val="24"/>
          <w:szCs w:val="24"/>
          <w:lang w:val="en-US"/>
        </w:rPr>
        <w:t>This</w:t>
      </w:r>
      <w:r w:rsidR="00024EBD">
        <w:rPr>
          <w:rFonts w:ascii="Times New Roman" w:hAnsi="Times New Roman" w:cs="Times New Roman"/>
          <w:sz w:val="24"/>
          <w:szCs w:val="24"/>
          <w:lang w:val="en-US"/>
        </w:rPr>
        <w:t xml:space="preserve"> resonates with the argument that the reliance on different attitud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0A2F9CF6" w14:textId="61A157FE" w:rsidR="000A7DF1" w:rsidRPr="000A7DF1" w:rsidRDefault="000A7DF1" w:rsidP="000A7DF1">
      <w:pPr>
        <w:spacing w:line="480" w:lineRule="auto"/>
        <w:rPr>
          <w:rFonts w:ascii="Times New Roman" w:hAnsi="Times New Roman" w:cs="Times New Roman"/>
          <w:b/>
          <w:bCs/>
          <w:sz w:val="24"/>
          <w:szCs w:val="24"/>
          <w:lang w:val="en-US"/>
        </w:rPr>
      </w:pPr>
      <w:r w:rsidRPr="000A7DF1">
        <w:rPr>
          <w:rFonts w:ascii="Times New Roman" w:hAnsi="Times New Roman" w:cs="Times New Roman"/>
          <w:b/>
          <w:bCs/>
          <w:sz w:val="24"/>
          <w:szCs w:val="24"/>
          <w:lang w:val="en-US"/>
        </w:rPr>
        <w:t>Interpreting Attitudinal Ambivalence</w:t>
      </w:r>
    </w:p>
    <w:p w14:paraId="5FA92CD2" w14:textId="44079267" w:rsidR="000A7DF1" w:rsidRPr="004330B2" w:rsidRDefault="000A7DF1" w:rsidP="00065186">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 xml:space="preserve">A finding of the present research that is worth being </w:t>
      </w:r>
      <w:r w:rsidR="0037777F">
        <w:rPr>
          <w:rFonts w:ascii="Times New Roman" w:hAnsi="Times New Roman" w:cs="Times New Roman"/>
          <w:sz w:val="24"/>
          <w:szCs w:val="24"/>
          <w:lang w:val="en-US"/>
        </w:rPr>
        <w:t>highlighted</w:t>
      </w:r>
      <w:r>
        <w:rPr>
          <w:rFonts w:ascii="Times New Roman" w:hAnsi="Times New Roman" w:cs="Times New Roman"/>
          <w:sz w:val="24"/>
          <w:szCs w:val="24"/>
          <w:lang w:val="en-US"/>
        </w:rPr>
        <w:t xml:space="preserve"> is the negative correlation between political interest and attitudinal ambivalence that has consistently been observed in all </w:t>
      </w:r>
      <w:r w:rsidR="00371F58">
        <w:rPr>
          <w:rFonts w:ascii="Times New Roman" w:hAnsi="Times New Roman" w:cs="Times New Roman"/>
          <w:sz w:val="24"/>
          <w:szCs w:val="24"/>
          <w:lang w:val="en-US"/>
        </w:rPr>
        <w:t xml:space="preserve">three </w:t>
      </w:r>
      <w:r>
        <w:rPr>
          <w:rFonts w:ascii="Times New Roman" w:hAnsi="Times New Roman" w:cs="Times New Roman"/>
          <w:sz w:val="24"/>
          <w:szCs w:val="24"/>
          <w:lang w:val="en-US"/>
        </w:rPr>
        <w:t>studies.</w:t>
      </w:r>
      <w:r w:rsidR="0037777F">
        <w:rPr>
          <w:rFonts w:ascii="Times New Roman" w:hAnsi="Times New Roman" w:cs="Times New Roman"/>
          <w:sz w:val="24"/>
          <w:szCs w:val="24"/>
          <w:lang w:val="en-US"/>
        </w:rPr>
        <w:t xml:space="preserve"> How does this finding relate to the rationale of treating more </w:t>
      </w:r>
      <w:r w:rsidR="005C3271">
        <w:rPr>
          <w:rFonts w:ascii="Times New Roman" w:hAnsi="Times New Roman" w:cs="Times New Roman"/>
          <w:sz w:val="24"/>
          <w:szCs w:val="24"/>
          <w:lang w:val="en-US"/>
        </w:rPr>
        <w:t>ambivalent attitudes</w:t>
      </w:r>
      <w:r w:rsidR="0037777F">
        <w:rPr>
          <w:rFonts w:ascii="Times New Roman" w:hAnsi="Times New Roman" w:cs="Times New Roman"/>
          <w:sz w:val="24"/>
          <w:szCs w:val="24"/>
          <w:lang w:val="en-US"/>
        </w:rPr>
        <w:t xml:space="preserve"> as an indicator of a more open-minded, less rigid cognitive style</w:t>
      </w:r>
      <w:r w:rsidR="006C31F2">
        <w:rPr>
          <w:rFonts w:ascii="Times New Roman" w:hAnsi="Times New Roman" w:cs="Times New Roman"/>
          <w:sz w:val="24"/>
          <w:szCs w:val="24"/>
          <w:lang w:val="en-US"/>
        </w:rPr>
        <w:t xml:space="preserve"> and how convincing is this rationale</w:t>
      </w:r>
      <w:r w:rsidR="0037777F">
        <w:rPr>
          <w:rFonts w:ascii="Times New Roman" w:hAnsi="Times New Roman" w:cs="Times New Roman"/>
          <w:sz w:val="24"/>
          <w:szCs w:val="24"/>
          <w:lang w:val="en-US"/>
        </w:rPr>
        <w:t>?</w:t>
      </w:r>
      <w:r w:rsidR="000041E0">
        <w:rPr>
          <w:rFonts w:ascii="Times New Roman" w:hAnsi="Times New Roman" w:cs="Times New Roman"/>
          <w:sz w:val="24"/>
          <w:szCs w:val="24"/>
          <w:lang w:val="en-US"/>
        </w:rPr>
        <w:t xml:space="preserve"> Given that more politically interested individuals can be expected to assign more personal importance to political attitudes and to elaborate more extensively on political topics, the negative correlation between political interest and ambivalence is consistent with findings showing that</w:t>
      </w:r>
      <w:r w:rsidR="00761930">
        <w:rPr>
          <w:rFonts w:ascii="Times New Roman" w:hAnsi="Times New Roman" w:cs="Times New Roman"/>
          <w:sz w:val="24"/>
          <w:szCs w:val="24"/>
          <w:lang w:val="en-US"/>
        </w:rPr>
        <w:t xml:space="preserve"> more </w:t>
      </w:r>
      <w:r w:rsidR="00810457">
        <w:rPr>
          <w:rFonts w:ascii="Times New Roman" w:hAnsi="Times New Roman" w:cs="Times New Roman"/>
          <w:sz w:val="24"/>
          <w:szCs w:val="24"/>
          <w:lang w:val="en-US"/>
        </w:rPr>
        <w:t xml:space="preserve">ideologically </w:t>
      </w:r>
      <w:r w:rsidR="00761930">
        <w:rPr>
          <w:rFonts w:ascii="Times New Roman" w:hAnsi="Times New Roman" w:cs="Times New Roman"/>
          <w:sz w:val="24"/>
          <w:szCs w:val="24"/>
          <w:lang w:val="en-US"/>
        </w:rPr>
        <w:t xml:space="preserve">biased information processing </w:t>
      </w:r>
      <w:r w:rsidR="00810457">
        <w:rPr>
          <w:rFonts w:ascii="Times New Roman" w:hAnsi="Times New Roman" w:cs="Times New Roman"/>
          <w:sz w:val="24"/>
          <w:szCs w:val="24"/>
          <w:lang w:val="en-US"/>
        </w:rPr>
        <w:t>is</w:t>
      </w:r>
      <w:r w:rsidR="00761930">
        <w:rPr>
          <w:rFonts w:ascii="Times New Roman" w:hAnsi="Times New Roman" w:cs="Times New Roman"/>
          <w:sz w:val="24"/>
          <w:szCs w:val="24"/>
          <w:lang w:val="en-US"/>
        </w:rPr>
        <w:t xml:space="preserve"> associated with </w:t>
      </w:r>
      <w:r w:rsidR="005C3271">
        <w:rPr>
          <w:rFonts w:ascii="Times New Roman" w:hAnsi="Times New Roman" w:cs="Times New Roman"/>
          <w:sz w:val="24"/>
          <w:szCs w:val="24"/>
          <w:lang w:val="en-US"/>
        </w:rPr>
        <w:t xml:space="preserve">higher </w:t>
      </w:r>
      <w:r w:rsidR="00761930">
        <w:rPr>
          <w:rFonts w:ascii="Times New Roman" w:hAnsi="Times New Roman" w:cs="Times New Roman"/>
          <w:sz w:val="24"/>
          <w:szCs w:val="24"/>
          <w:lang w:val="en-US"/>
        </w:rPr>
        <w:t xml:space="preserve">attitude importance </w:t>
      </w:r>
      <w:r w:rsidR="00761930">
        <w:rPr>
          <w:rFonts w:ascii="Times New Roman" w:hAnsi="Times New Roman" w:cs="Times New Roman"/>
          <w:sz w:val="24"/>
          <w:szCs w:val="24"/>
          <w:lang w:val="en-US"/>
        </w:rPr>
        <w:fldChar w:fldCharType="begin"/>
      </w:r>
      <w:r w:rsidR="00761930">
        <w:rPr>
          <w:rFonts w:ascii="Times New Roman" w:hAnsi="Times New Roman" w:cs="Times New Roman"/>
          <w:sz w:val="24"/>
          <w:szCs w:val="24"/>
          <w:lang w:val="en-US"/>
        </w:rPr>
        <w:instrText xml:space="preserve"> ADDIN ZOTERO_ITEM CSL_CITATION {"citationID":"Cbzl6zeg","properties":{"formattedCitation":"(for an overview, see Howe &amp; Krosnick, 2017)","plainCitation":"(for an overview, see Howe &amp; Krosnick, 2017)","noteIndex":0},"citationItems":[{"id":1079,"uris":["http://zotero.org/users/6602770/items/JXRTSJEY"],"itemData":{"id":1079,"type":"article-journal","abstract":"Attitude strength has been the focus of a huge volume of research in psychology and related sciences for decades. The insights offered by this literature have tremendous value for understanding attitude functioning and structure and for the effective application of the attitude concept in applied settings. This is the first Annual Review of Psychology article on the topic, and it offers a review of theory and evidence regarding one of the most researched strength-related attitude features: attitude importance. Personal importance is attached to an attitude when the attitude is perceived to be relevant to self-interest, social identification with reference groups or reference individuals, and values. Attaching personal importance to an attitude causes crystallizing of attitudes (via enhanced resistance to change), effortful gathering and processing of relevant information, accumulation of a large store of well-organized relevant information in long-term memory, enhanced attitude extremity and accessibility, enhanced attitude impact on the regulation of interpersonal attraction, energizing of emotional reactions, and enhanced impact of attitudes on behavioral intentions and action. Thus, important attitudes are real and consequential psychological forces, and their study offers opportunities for addressing behavioral change.","container-title":"Annual Review of Psychology","DOI":"10.1146/annurev-psych-122414-033600","ISSN":"0066-4308, 1545-2085","issue":"1","journalAbbreviation":"Annu. Rev. Psychol.","language":"en","page":"327-351","source":"DOI.org (Crossref)","title":"Attitude Strength","volume":"68","author":[{"family":"Howe","given":"Lauren C."},{"family":"Krosnick","given":"Jon A."}],"issued":{"date-parts":[["2017",1,3]]}},"label":"page","prefix":"for an overview, see"}],"schema":"https://github.com/citation-style-language/schema/raw/master/csl-citation.json"} </w:instrText>
      </w:r>
      <w:r w:rsidR="00761930">
        <w:rPr>
          <w:rFonts w:ascii="Times New Roman" w:hAnsi="Times New Roman" w:cs="Times New Roman"/>
          <w:sz w:val="24"/>
          <w:szCs w:val="24"/>
          <w:lang w:val="en-US"/>
        </w:rPr>
        <w:fldChar w:fldCharType="separate"/>
      </w:r>
      <w:r w:rsidR="00761930" w:rsidRPr="00761930">
        <w:rPr>
          <w:rFonts w:ascii="Times New Roman" w:hAnsi="Times New Roman" w:cs="Times New Roman"/>
          <w:sz w:val="24"/>
          <w:lang w:val="en-US"/>
        </w:rPr>
        <w:t>(for an overview, see Howe &amp; Krosnick, 2017)</w:t>
      </w:r>
      <w:r w:rsidR="00761930">
        <w:rPr>
          <w:rFonts w:ascii="Times New Roman" w:hAnsi="Times New Roman" w:cs="Times New Roman"/>
          <w:sz w:val="24"/>
          <w:szCs w:val="24"/>
          <w:lang w:val="en-US"/>
        </w:rPr>
        <w:fldChar w:fldCharType="end"/>
      </w:r>
      <w:r w:rsidR="005C3271">
        <w:rPr>
          <w:rFonts w:ascii="Times New Roman" w:hAnsi="Times New Roman" w:cs="Times New Roman"/>
          <w:sz w:val="24"/>
          <w:szCs w:val="24"/>
          <w:lang w:val="en-US"/>
        </w:rPr>
        <w:t xml:space="preserve"> as well as </w:t>
      </w:r>
      <w:r w:rsidR="00810457">
        <w:rPr>
          <w:rFonts w:ascii="Times New Roman" w:hAnsi="Times New Roman" w:cs="Times New Roman"/>
          <w:sz w:val="24"/>
          <w:szCs w:val="24"/>
          <w:lang w:val="en-US"/>
        </w:rPr>
        <w:t>with more rather than less cognitive elaboration and sophistication</w:t>
      </w:r>
      <w:r w:rsidR="005C3271">
        <w:rPr>
          <w:rFonts w:ascii="Times New Roman" w:hAnsi="Times New Roman" w:cs="Times New Roman"/>
          <w:sz w:val="24"/>
          <w:szCs w:val="24"/>
          <w:lang w:val="en-US"/>
        </w:rPr>
        <w:t xml:space="preserve"> </w:t>
      </w:r>
      <w:r w:rsidR="005C3271">
        <w:rPr>
          <w:rFonts w:ascii="Times New Roman" w:hAnsi="Times New Roman" w:cs="Times New Roman"/>
          <w:sz w:val="24"/>
          <w:szCs w:val="24"/>
          <w:lang w:val="en-US"/>
        </w:rPr>
        <w:fldChar w:fldCharType="begin"/>
      </w:r>
      <w:r w:rsidR="005C3271">
        <w:rPr>
          <w:rFonts w:ascii="Times New Roman" w:hAnsi="Times New Roman" w:cs="Times New Roman"/>
          <w:sz w:val="24"/>
          <w:szCs w:val="24"/>
          <w:lang w:val="en-US"/>
        </w:rPr>
        <w:instrText xml:space="preserve"> ADDIN ZOTERO_ITEM CSL_CITATION {"citationID":"P7hKC6hx","properties":{"formattedCitation":"(Kahan, 2013)","plainCitation":"(Kahan, 2013)","noteIndex":0},"citationItems":[{"id":1080,"uris":["http://zotero.org/users/6602770/items/72ZMNZ2J"],"itemData":{"id":1080,"type":"article-journal","container-title":"Judgment and Decision Making","issue":"4","page":"407-424","title":"Ideology, motivated reasoning, and cognitive reflection","volume":"8","author":[{"family":"Kahan","given":"Dan M."}],"issued":{"date-parts":[["2013"]]}}}],"schema":"https://github.com/citation-style-language/schema/raw/master/csl-citation.json"} </w:instrText>
      </w:r>
      <w:r w:rsidR="005C3271">
        <w:rPr>
          <w:rFonts w:ascii="Times New Roman" w:hAnsi="Times New Roman" w:cs="Times New Roman"/>
          <w:sz w:val="24"/>
          <w:szCs w:val="24"/>
          <w:lang w:val="en-US"/>
        </w:rPr>
        <w:fldChar w:fldCharType="separate"/>
      </w:r>
      <w:r w:rsidR="005C3271" w:rsidRPr="005C3271">
        <w:rPr>
          <w:rFonts w:ascii="Times New Roman" w:hAnsi="Times New Roman" w:cs="Times New Roman"/>
          <w:sz w:val="24"/>
          <w:lang w:val="en-US"/>
        </w:rPr>
        <w:t>(Kahan, 2013)</w:t>
      </w:r>
      <w:r w:rsidR="005C3271">
        <w:rPr>
          <w:rFonts w:ascii="Times New Roman" w:hAnsi="Times New Roman" w:cs="Times New Roman"/>
          <w:sz w:val="24"/>
          <w:szCs w:val="24"/>
          <w:lang w:val="en-US"/>
        </w:rPr>
        <w:fldChar w:fldCharType="end"/>
      </w:r>
      <w:r w:rsidR="00810457">
        <w:rPr>
          <w:rFonts w:ascii="Times New Roman" w:hAnsi="Times New Roman" w:cs="Times New Roman"/>
          <w:sz w:val="24"/>
          <w:szCs w:val="24"/>
          <w:lang w:val="en-US"/>
        </w:rPr>
        <w:t>.</w:t>
      </w:r>
      <w:r w:rsidR="006C31F2">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The assumed association of ambivalence with more open-minded, less biased thinking is supported by empirical findings which indicate that while topic-specific ambivalence</w:t>
      </w:r>
      <w:r w:rsidR="00045723">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 xml:space="preserve">can </w:t>
      </w:r>
      <w:r w:rsidR="00710FCA">
        <w:rPr>
          <w:rFonts w:ascii="Times New Roman" w:hAnsi="Times New Roman" w:cs="Times New Roman"/>
          <w:sz w:val="24"/>
          <w:szCs w:val="24"/>
          <w:lang w:val="en-US"/>
        </w:rPr>
        <w:lastRenderedPageBreak/>
        <w:t xml:space="preserve">facilitate biased processing of information that topic </w:t>
      </w:r>
      <w:r w:rsidR="00710FCA">
        <w:rPr>
          <w:rFonts w:ascii="Times New Roman" w:hAnsi="Times New Roman" w:cs="Times New Roman"/>
          <w:sz w:val="24"/>
          <w:szCs w:val="24"/>
          <w:lang w:val="en-US"/>
        </w:rPr>
        <w:fldChar w:fldCharType="begin"/>
      </w:r>
      <w:r w:rsidR="009310D9">
        <w:rPr>
          <w:rFonts w:ascii="Times New Roman" w:hAnsi="Times New Roman" w:cs="Times New Roman"/>
          <w:sz w:val="24"/>
          <w:szCs w:val="24"/>
          <w:lang w:val="en-US"/>
        </w:rPr>
        <w:instrText xml:space="preserve"> ADDIN ZOTERO_ITEM CSL_CITATION {"citationID":"IpKejwRl","properties":{"formattedCitation":"(e.g., Clark et al., 2008; Nordgren et al., 2006; Rothman et al., 2017; Sawicki et al., 2011, 2013)","plainCitation":"(e.g., Clark et al., 2008; Nordgren et al., 2006; Rothman et al., 2017; Sawicki et al., 2011, 2013)","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e.g.,"},{"id":862,"uris":["http://zotero.org/users/6602770/items/NA75VFNW"],"itemData":{"id":862,"type":"article-journal","container-title":"Journal of Experimental Social Psychology","DOI":"10.1016/j.jesp.2005.04.004","ISSN":"00221031","issue":"2","journalAbbreviation":"Journal of Experimental Social Psychology","language":"en","page":"252-258","source":"DOI.org (Crossref)","title":"Ambivalence, discomfort, and motivated information processing","volume":"42","author":[{"family":"Nordgren","given":"Loran F."},{"family":"Harreveld","given":"Frenk","non-dropping-particle":"van"},{"family":"Pligt","given":"Joop","non-dropping-particle":"van der"}],"issued":{"date-parts":[["2006",3]]}}},{"id":1082,"uris":["http://zotero.or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81,"uris":["http://zotero.org/users/6602770/items/XNTYAHH7"],"itemData":{"id":1081,"type":"article-journal","abstract":"Strong attitudes exert greater influence on social perceptions, judgments, and behaviors. Some research indicates that strong attitudes are associated with exposure to attitude-confirming information. However, we believe that uncertain attitudes might produce strong selective exposure to attitude-consistent information, especially when available information is unfamiliar. In three experiments, participants reported attitude favorability, reported attitude confidence (Study 1A and 2) or completed a doubt-priming manipulation (Study 1B), and selected information supporting or opposing an issue. When chosen information was relatively unfamiliar (in all three studies), uncertainty led to more attitude-consistent exposure than certainty did. However, when chosen information was more familiar (in Study 2), the pattern of effects was significantly reversed: Certainty led to more attitude-consistent exposure than did uncertainty. This finding suggests that under certain conditions, uncertainty can motivate people to seek attitude-confirming information, thereby creating a motivational basis for weak attitudes to have strong influences on information seeking.","container-title":"Social Psychological and Personality Science","DOI":"10.1177/1948550611400212","ISSN":"1948-5506, 1948-5514","issue":"5","journalAbbreviation":"Social Psychological and Personality Science","language":"en","page":"540-546","source":"DOI.org (Crossref)","title":"Seeking Confirmation in Times of Doubt: Selective Exposure and the Motivational Strength of Weak Attitudes","title-short":"Seeking Confirmation in Times of Doubt","volume":"2","author":[{"family":"Sawicki","given":"Vanessa"},{"family":"Wegener","given":"Duane T."},{"family":"Clark","given":"Jason K."},{"family":"Fabrigar","given":"Leandre R."},{"family":"Smith","given":"Steven M."},{"family":"Bengal","given":"Steven T."}],"issued":{"date-parts":[["2011",9]]}}},{"id":864,"uris":["http://zotero.org/users/6602770/items/2Z9R6LDC"],"itemData":{"id":864,"type":"article-journal","abstract":"To date, little research has examined the impact of attitudinal ambivalence on attitude-congruent selective exposure. Past research would suggest that strong/univalent rather than weak/ambivalent attitudes should be more predictive of proattitudinal information seeking. Although ambivalent attitude structure might weaken the attitude’s effect on seeking proattitudinal information, we believe that conflicted attitudes might also motivate attitude-congruent selective exposure because proattitudinal information should be effective in reducing ambivalence. Two studies provide evidence that the effects of ambivalence on information choices depend on amount of issue knowledge. That is, ambivalence motivates attitude-consistent exposure when issue knowledge is relatively low because less familiar information is perceived to be effective at reducing ambivalence. Conversely, when knowledge is relatively high, more unambivalent (univalent) attitudes predicted attitude-consistent information seeking.","container-title":"Personality and Social Psychology Bulletin","DOI":"10.1177/0146167213481388","ISSN":"0146-1672, 1552-7433","issue":"6","journalAbbreviation":"Pers Soc Psychol Bull","language":"en","page":"735-747","source":"DOI.org (Crossref)","title":"Feeling Conflicted and Seeking Information: When Ambivalence Enhances and Diminishes Selective Exposure to Attitude-Consistent Information","title-short":"Feeling Conflicted and Seeking Information","volume":"39","author":[{"family":"Sawicki","given":"Vanessa"},{"family":"Wegener","given":"Duane T."},{"family":"Clark","given":"Jason K."},{"family":"Fabrigar","given":"Leandre R."},{"family":"Smith","given":"Steven M."},{"family":"Durso","given":"Geoffrey R. O."}],"issued":{"date-parts":[["2013",6]]}}}],"schema":"https://github.com/citation-style-language/schema/raw/master/csl-citation.json"} </w:instrText>
      </w:r>
      <w:r w:rsidR="00710FCA">
        <w:rPr>
          <w:rFonts w:ascii="Times New Roman" w:hAnsi="Times New Roman" w:cs="Times New Roman"/>
          <w:sz w:val="24"/>
          <w:szCs w:val="24"/>
          <w:lang w:val="en-US"/>
        </w:rPr>
        <w:fldChar w:fldCharType="separate"/>
      </w:r>
      <w:r w:rsidR="009310D9" w:rsidRPr="009310D9">
        <w:rPr>
          <w:rFonts w:ascii="Times New Roman" w:hAnsi="Times New Roman" w:cs="Times New Roman"/>
          <w:sz w:val="24"/>
          <w:lang w:val="en-US"/>
        </w:rPr>
        <w:t>(e.g., Clark et al., 2008; Nordgren et al., 2006; Rothman et al., 2017; Sawicki et al., 2011, 2013)</w:t>
      </w:r>
      <w:r w:rsidR="00710FCA">
        <w:rPr>
          <w:rFonts w:ascii="Times New Roman" w:hAnsi="Times New Roman" w:cs="Times New Roman"/>
          <w:sz w:val="24"/>
          <w:szCs w:val="24"/>
          <w:lang w:val="en-US"/>
        </w:rPr>
        <w:fldChar w:fldCharType="end"/>
      </w:r>
      <w:r w:rsidR="00710FCA">
        <w:rPr>
          <w:rFonts w:ascii="Times New Roman" w:hAnsi="Times New Roman" w:cs="Times New Roman"/>
          <w:sz w:val="24"/>
          <w:szCs w:val="24"/>
          <w:lang w:val="en-US"/>
        </w:rPr>
        <w:t xml:space="preserve">, more general tendencies to experience ambivalence as well as incidental experiences of ambivalence are associated with more balanced and </w:t>
      </w:r>
      <w:r w:rsidR="00045723">
        <w:rPr>
          <w:rFonts w:ascii="Times New Roman" w:hAnsi="Times New Roman" w:cs="Times New Roman"/>
          <w:sz w:val="24"/>
          <w:szCs w:val="24"/>
          <w:lang w:val="en-US"/>
        </w:rPr>
        <w:t xml:space="preserve">accurate judgment and decision making </w:t>
      </w:r>
      <w:r w:rsidR="00045723">
        <w:rPr>
          <w:rFonts w:ascii="Times New Roman" w:hAnsi="Times New Roman" w:cs="Times New Roman"/>
          <w:sz w:val="24"/>
          <w:szCs w:val="24"/>
          <w:lang w:val="en-US"/>
        </w:rPr>
        <w:fldChar w:fldCharType="begin"/>
      </w:r>
      <w:r w:rsidR="004330B2">
        <w:rPr>
          <w:rFonts w:ascii="Times New Roman" w:hAnsi="Times New Roman" w:cs="Times New Roman"/>
          <w:sz w:val="24"/>
          <w:szCs w:val="24"/>
          <w:lang w:val="en-US"/>
        </w:rPr>
        <w:instrText xml:space="preserve"> ADDIN ZOTERO_ITEM CSL_CITATION {"citationID":"nrTz13E8","properties":{"formattedCitation":"(Guarana &amp; Hernandez, 2016; Hohnsbehn et al., 2022; Rees et al., 2013; Rothman et al., 2017; Schneider, Novin, et al., 2021)","plainCitation":"(Guarana &amp; Hernandez, 2016; Hohnsbehn et al., 2022; Rees et al., 2013; Rothman et al., 2017; Schneider, Novin, et al., 2021)","noteIndex":0},"citationItems":[{"id":1083,"uris":["http://zotero.org/users/6602770/items/XUARK8KS"],"itemData":{"id":1083,"type":"article-journal","container-title":"Journal of Applied Psychology","DOI":"10.1037/apl0000105","ISSN":"1939-1854, 0021-9010","issue":"7","journalAbbreviation":"Journal of Applied Psychology","language":"en","page":"1013-1029","source":"DOI.org (Crossref)","title":"Identified ambivalence: When cognitive conflicts can help individuals overcome cognitive traps.","title-short":"Identified ambivalence","volume":"101","author":[{"family":"Guarana","given":"Cristiano L."},{"family":"Hernandez","given":"Morela"}],"issued":{"date-parts":[["2016"]]}}},{"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id":1084,"uris":["http://zotero.org/users/6602770/items/BFYPNN53"],"itemData":{"id":1084,"type":"article-journal","container-title":"Journal of Experimental Social Psychology","DOI":"10.1016/j.jesp.2012.12.017","ISSN":"00221031","issue":"3","journalAbbreviation":"Journal of Experimental Social Psychology","language":"en","page":"360-367","source":"DOI.org (Crossref)","title":"The ambivalent mind can be a wise mind: Emotional ambivalence increases judgment accuracy","title-short":"The ambivalent mind can be a wise mind","volume":"49","author":[{"family":"Rees","given":"Laura"},{"family":"Rothman","given":"Naomi B."},{"family":"Lehavy","given":"Reuven"},{"family":"Sanchez-Burks","given":"Jeffrey"}],"issued":{"date-parts":[["2013",5]]}}},{"id":1082,"uris":["http://zotero.or</w:instrText>
      </w:r>
      <w:r w:rsidR="004330B2" w:rsidRPr="004330B2">
        <w:rPr>
          <w:rFonts w:ascii="Times New Roman" w:hAnsi="Times New Roman" w:cs="Times New Roman"/>
          <w:sz w:val="24"/>
          <w:szCs w:val="24"/>
        </w:rPr>
        <w:instrText xml:space="preserve">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schema":"https://github.com/citation-style-language/schema/raw/master/csl-citation.json"} </w:instrText>
      </w:r>
      <w:r w:rsidR="00045723">
        <w:rPr>
          <w:rFonts w:ascii="Times New Roman" w:hAnsi="Times New Roman" w:cs="Times New Roman"/>
          <w:sz w:val="24"/>
          <w:szCs w:val="24"/>
          <w:lang w:val="en-US"/>
        </w:rPr>
        <w:fldChar w:fldCharType="separate"/>
      </w:r>
      <w:r w:rsidR="004330B2" w:rsidRPr="004330B2">
        <w:rPr>
          <w:rFonts w:ascii="Times New Roman" w:hAnsi="Times New Roman" w:cs="Times New Roman"/>
          <w:sz w:val="24"/>
        </w:rPr>
        <w:t>(Guarana &amp; Hernandez, 2016; Hohnsbehn et al., 2022; Rees et al., 2013; Rothman et al., 2017; Schneider, Novin, et al., 2021)</w:t>
      </w:r>
      <w:r w:rsidR="00045723">
        <w:rPr>
          <w:rFonts w:ascii="Times New Roman" w:hAnsi="Times New Roman" w:cs="Times New Roman"/>
          <w:sz w:val="24"/>
          <w:szCs w:val="24"/>
          <w:lang w:val="en-US"/>
        </w:rPr>
        <w:fldChar w:fldCharType="end"/>
      </w:r>
      <w:r w:rsidR="00710FCA" w:rsidRPr="004330B2">
        <w:rPr>
          <w:rFonts w:ascii="Times New Roman" w:hAnsi="Times New Roman" w:cs="Times New Roman"/>
          <w:sz w:val="24"/>
          <w:szCs w:val="24"/>
        </w:rPr>
        <w:t>.</w:t>
      </w:r>
    </w:p>
    <w:p w14:paraId="3E37A061" w14:textId="756475BA"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Limitations</w:t>
      </w:r>
    </w:p>
    <w:p w14:paraId="7890FAE6" w14:textId="3ABF7076"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NUmcTOMo","properties":{"formattedCitation":"(2021)","plainCitation":"(2021)","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suppress-author":true}],"schema":"https://github.com/citation-style-language/schema/raw/master/csl-citation.json"} </w:instrText>
      </w:r>
      <w:r w:rsidR="000B04ED">
        <w:rPr>
          <w:rFonts w:ascii="Times New Roman" w:hAnsi="Times New Roman" w:cs="Times New Roman"/>
          <w:sz w:val="24"/>
          <w:szCs w:val="24"/>
          <w:lang w:val="en-US"/>
        </w:rPr>
        <w:fldChar w:fldCharType="separate"/>
      </w:r>
      <w:r w:rsidR="000B04ED" w:rsidRPr="000B04ED">
        <w:rPr>
          <w:rFonts w:ascii="Times New Roman" w:hAnsi="Times New Roman" w:cs="Times New Roman"/>
          <w:sz w:val="24"/>
          <w:lang w:val="en-US"/>
        </w:rPr>
        <w:t>(2021)</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in research on associations of political ideologies with thinking styles. </w:t>
      </w:r>
      <w:r w:rsidR="003B5D55">
        <w:rPr>
          <w:rFonts w:ascii="Times New Roman" w:hAnsi="Times New Roman" w:cs="Times New Roman"/>
          <w:sz w:val="24"/>
          <w:szCs w:val="24"/>
          <w:lang w:val="en-US"/>
        </w:rPr>
        <w:t>In the 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exclusive focus on German samples collected in the context of German elections is also a clear limitation of the present research.</w:t>
      </w:r>
      <w:r w:rsidR="000E08D1">
        <w:rPr>
          <w:rFonts w:ascii="Times New Roman" w:hAnsi="Times New Roman" w:cs="Times New Roman"/>
          <w:sz w:val="24"/>
          <w:szCs w:val="24"/>
          <w:lang w:val="en-US"/>
        </w:rPr>
        <w:t xml:space="preserve"> Future investigations of the ideology-ambivalence link within multiple societies would allow for conclusions regarding the generalizability of findings and potential contextual moderators of the association.</w:t>
      </w:r>
    </w:p>
    <w:p w14:paraId="2ABD64EC" w14:textId="6E6D0745"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Conclusions</w:t>
      </w:r>
    </w:p>
    <w:p w14:paraId="5DFB4A69" w14:textId="2CF86328" w:rsidR="0070316D" w:rsidRDefault="0070316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hile these results do not provide empirical support to the ideological extremity hypothesis regarding the association of ideology with attitudinal ambivalence or to its alternatives (the rigidity-of-the right hypothesis and the elaboration-avoidance hypothesis), they nonetheless allow for several important insights and considerations for future research. One conclusion that can be derived from the present results is that the association of ideological orientations with the ambivalence of political attitudes seems to be highly dependent on the specific political context and the </w:t>
      </w:r>
      <w:proofErr w:type="gramStart"/>
      <w:r>
        <w:rPr>
          <w:rFonts w:ascii="Times New Roman" w:hAnsi="Times New Roman" w:cs="Times New Roman"/>
          <w:sz w:val="24"/>
          <w:szCs w:val="24"/>
          <w:lang w:val="en-US"/>
        </w:rPr>
        <w:t>particular attitude</w:t>
      </w:r>
      <w:proofErr w:type="gramEnd"/>
      <w:r>
        <w:rPr>
          <w:rFonts w:ascii="Times New Roman" w:hAnsi="Times New Roman" w:cs="Times New Roman"/>
          <w:sz w:val="24"/>
          <w:szCs w:val="24"/>
          <w:lang w:val="en-US"/>
        </w:rPr>
        <w:t xml:space="preserve"> object in focus. Hence, political attitude objects do not seem to be well suited to derive general conclusions regarding </w:t>
      </w:r>
      <w:r>
        <w:rPr>
          <w:rFonts w:ascii="Times New Roman" w:hAnsi="Times New Roman" w:cs="Times New Roman"/>
          <w:sz w:val="24"/>
          <w:szCs w:val="24"/>
          <w:lang w:val="en-US"/>
        </w:rPr>
        <w:lastRenderedPageBreak/>
        <w:t xml:space="preserve">the association of ideological orientations with attitudinal ambivalence. Yet, investigating predictors of attitudinal ambivalence toward specific politicians, parties, or policy proposals holds the potential to yield very interesting findings and is a promising avenue for future researc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Pr>
          <w:rFonts w:ascii="Times New Roman" w:hAnsi="Times New Roman" w:cs="Times New Roman"/>
          <w:sz w:val="24"/>
          <w:szCs w:val="24"/>
          <w:lang w:val="en-US"/>
        </w:rPr>
        <w:fldChar w:fldCharType="separate"/>
      </w:r>
      <w:r w:rsidRPr="00961C62">
        <w:rPr>
          <w:rFonts w:ascii="Times New Roman" w:hAnsi="Times New Roman" w:cs="Times New Roman"/>
          <w:sz w:val="24"/>
          <w:lang w:val="en-US"/>
        </w:rPr>
        <w:t>(for examples, see Federico, 2006; Schneider, Dorrough,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is respect, it is worth pointing out that the associations of ideology with ambivalence toward different attitude objects reported by XX are also very heterogeneous even though the average association was found to be positive in this study. This suggests that focusing on trait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see Hohnsbehn et al., 2022; Schneider et al., 2022; Schneider, Novi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ight be a more promising approach to investigating the general association of ideology with attitudinal ambivalence than assessing state ambivalence toward sets of attitude objects.</w:t>
      </w:r>
      <w:r w:rsidR="00AA7CEE">
        <w:rPr>
          <w:rFonts w:ascii="Times New Roman" w:hAnsi="Times New Roman" w:cs="Times New Roman"/>
          <w:sz w:val="24"/>
          <w:szCs w:val="24"/>
          <w:lang w:val="en-US"/>
        </w:rPr>
        <w:t xml:space="preserve"> Another important conclusion that can be derived from this and other research on attitudinal ambivalence is that large survey programs can gain a lot from using measures that allow for assessing the ambivalence of attitudes in addition to global attitude measure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46D41398" w14:textId="77777777" w:rsidR="00280D54" w:rsidRPr="00280D54" w:rsidRDefault="00E603CC" w:rsidP="00280D54">
      <w:pPr>
        <w:pStyle w:val="Literaturverzeichnis"/>
        <w:rPr>
          <w:lang w:val="en-US"/>
        </w:rPr>
      </w:pPr>
      <w:r w:rsidRPr="005E51DC">
        <w:rPr>
          <w:lang w:val="en-US"/>
        </w:rPr>
        <w:fldChar w:fldCharType="begin"/>
      </w:r>
      <w:r w:rsidR="00B118B4" w:rsidRPr="00280D54">
        <w:instrText xml:space="preserve"> ADDIN ZOTERO_BIBL {"uncited":[],"omitted":[],"custom":[]} CSL_BIBLIOGRAPHY </w:instrText>
      </w:r>
      <w:r w:rsidRPr="005E51DC">
        <w:rPr>
          <w:lang w:val="en-US"/>
        </w:rPr>
        <w:fldChar w:fldCharType="separate"/>
      </w:r>
      <w:r w:rsidR="00280D54">
        <w:t>Adorno, T., Frenkel-</w:t>
      </w:r>
      <w:proofErr w:type="spellStart"/>
      <w:r w:rsidR="00280D54">
        <w:t>Brenswik</w:t>
      </w:r>
      <w:proofErr w:type="spellEnd"/>
      <w:r w:rsidR="00280D54">
        <w:t xml:space="preserve">, Levinson, D. J., &amp; Sanford, R. N. (1950). </w:t>
      </w:r>
      <w:r w:rsidR="00280D54" w:rsidRPr="00280D54">
        <w:rPr>
          <w:i/>
          <w:iCs/>
          <w:lang w:val="en-US"/>
        </w:rPr>
        <w:t>The authoritarian personality</w:t>
      </w:r>
      <w:r w:rsidR="00280D54" w:rsidRPr="00280D54">
        <w:rPr>
          <w:lang w:val="en-US"/>
        </w:rPr>
        <w:t>. Verso Books.</w:t>
      </w:r>
    </w:p>
    <w:p w14:paraId="51008D01" w14:textId="77777777" w:rsidR="00280D54" w:rsidRPr="00280D54" w:rsidRDefault="00280D54" w:rsidP="00280D54">
      <w:pPr>
        <w:pStyle w:val="Literaturverzeichnis"/>
        <w:rPr>
          <w:lang w:val="en-US"/>
        </w:rPr>
      </w:pPr>
      <w:r w:rsidRPr="00280D54">
        <w:rPr>
          <w:lang w:val="en-US"/>
        </w:rPr>
        <w:t xml:space="preserve">Basinger, S. J., &amp; Lavine, H. (2005). Ambivalence, Information, and Electoral Choice. </w:t>
      </w:r>
      <w:r w:rsidRPr="00280D54">
        <w:rPr>
          <w:i/>
          <w:iCs/>
          <w:lang w:val="en-US"/>
        </w:rPr>
        <w:t>American Political Science Review</w:t>
      </w:r>
      <w:r w:rsidRPr="00280D54">
        <w:rPr>
          <w:lang w:val="en-US"/>
        </w:rPr>
        <w:t xml:space="preserve">, </w:t>
      </w:r>
      <w:r w:rsidRPr="00280D54">
        <w:rPr>
          <w:i/>
          <w:iCs/>
          <w:lang w:val="en-US"/>
        </w:rPr>
        <w:t>99</w:t>
      </w:r>
      <w:r w:rsidRPr="00280D54">
        <w:rPr>
          <w:lang w:val="en-US"/>
        </w:rPr>
        <w:t>(2), 169–184. https://doi.org/10.1017/S0003055405051580</w:t>
      </w:r>
    </w:p>
    <w:p w14:paraId="1D2E3097" w14:textId="77777777" w:rsidR="00280D54" w:rsidRPr="00280D54" w:rsidRDefault="00280D54" w:rsidP="00280D54">
      <w:pPr>
        <w:pStyle w:val="Literaturverzeichnis"/>
        <w:rPr>
          <w:lang w:val="en-US"/>
        </w:rPr>
      </w:pPr>
      <w:r w:rsidRPr="00280D54">
        <w:rPr>
          <w:lang w:val="en-US"/>
        </w:rPr>
        <w:t xml:space="preserve">Brandt, M. J., Evans, A. M., &amp; Crawford, J. T. (2015). The Unthinking or Confident Extremist? Political Extremists Are More Likely Than Moderates to Reject Experimenter-Generated Anchors. </w:t>
      </w:r>
      <w:r w:rsidRPr="00280D54">
        <w:rPr>
          <w:i/>
          <w:iCs/>
          <w:lang w:val="en-US"/>
        </w:rPr>
        <w:t>Psychological Science</w:t>
      </w:r>
      <w:r w:rsidRPr="00280D54">
        <w:rPr>
          <w:lang w:val="en-US"/>
        </w:rPr>
        <w:t xml:space="preserve">, </w:t>
      </w:r>
      <w:r w:rsidRPr="00280D54">
        <w:rPr>
          <w:i/>
          <w:iCs/>
          <w:lang w:val="en-US"/>
        </w:rPr>
        <w:t>26</w:t>
      </w:r>
      <w:r w:rsidRPr="00280D54">
        <w:rPr>
          <w:lang w:val="en-US"/>
        </w:rPr>
        <w:t>(2), 189–202. https://doi.org/10.1177/0956797614559730</w:t>
      </w:r>
    </w:p>
    <w:p w14:paraId="100AC070" w14:textId="77777777" w:rsidR="00280D54" w:rsidRPr="00280D54" w:rsidRDefault="00280D54" w:rsidP="00280D54">
      <w:pPr>
        <w:pStyle w:val="Literaturverzeichnis"/>
        <w:rPr>
          <w:lang w:val="en-US"/>
        </w:rPr>
      </w:pPr>
      <w:r w:rsidRPr="00280D54">
        <w:rPr>
          <w:lang w:val="en-US"/>
        </w:rPr>
        <w:t xml:space="preserve">Brandt, M. J., Reyna, C., Chambers, J. R., Crawford, J. T., &amp; Wetherell, G. (2014). The Ideological-Conflict Hypothesis: Intolerance Among Both Liberals and Conservatives. </w:t>
      </w:r>
      <w:r w:rsidRPr="00280D54">
        <w:rPr>
          <w:i/>
          <w:iCs/>
          <w:lang w:val="en-US"/>
        </w:rPr>
        <w:t>Current Directions in Psychological Science</w:t>
      </w:r>
      <w:r w:rsidRPr="00280D54">
        <w:rPr>
          <w:lang w:val="en-US"/>
        </w:rPr>
        <w:t xml:space="preserve">, </w:t>
      </w:r>
      <w:r w:rsidRPr="00280D54">
        <w:rPr>
          <w:i/>
          <w:iCs/>
          <w:lang w:val="en-US"/>
        </w:rPr>
        <w:t>23</w:t>
      </w:r>
      <w:r w:rsidRPr="00280D54">
        <w:rPr>
          <w:lang w:val="en-US"/>
        </w:rPr>
        <w:t>(1), 27–34. https://doi.org/10.1177/0963721413510932</w:t>
      </w:r>
    </w:p>
    <w:p w14:paraId="07854948" w14:textId="77777777" w:rsidR="00280D54" w:rsidRPr="00280D54" w:rsidRDefault="00280D54" w:rsidP="00280D54">
      <w:pPr>
        <w:pStyle w:val="Literaturverzeichnis"/>
        <w:rPr>
          <w:lang w:val="en-US"/>
        </w:rPr>
      </w:pPr>
      <w:r w:rsidRPr="00280D54">
        <w:rPr>
          <w:lang w:val="en-US"/>
        </w:rPr>
        <w:t xml:space="preserve">Cacioppo, J. T., Gardner, W. L., &amp; </w:t>
      </w:r>
      <w:proofErr w:type="spellStart"/>
      <w:r w:rsidRPr="00280D54">
        <w:rPr>
          <w:lang w:val="en-US"/>
        </w:rPr>
        <w:t>Berntson</w:t>
      </w:r>
      <w:proofErr w:type="spellEnd"/>
      <w:r w:rsidRPr="00280D54">
        <w:rPr>
          <w:lang w:val="en-US"/>
        </w:rPr>
        <w:t xml:space="preserve">, G. G. (1997). Beyond Bipolar Conceptualizations and Measures: The Case of Attitudes and Evaluative Space. </w:t>
      </w:r>
      <w:r w:rsidRPr="00280D54">
        <w:rPr>
          <w:i/>
          <w:iCs/>
          <w:lang w:val="en-US"/>
        </w:rPr>
        <w:t>Personality and Social Psychology Review</w:t>
      </w:r>
      <w:r w:rsidRPr="00280D54">
        <w:rPr>
          <w:lang w:val="en-US"/>
        </w:rPr>
        <w:t xml:space="preserve">, </w:t>
      </w:r>
      <w:r w:rsidRPr="00280D54">
        <w:rPr>
          <w:i/>
          <w:iCs/>
          <w:lang w:val="en-US"/>
        </w:rPr>
        <w:t>1</w:t>
      </w:r>
      <w:r w:rsidRPr="00280D54">
        <w:rPr>
          <w:lang w:val="en-US"/>
        </w:rPr>
        <w:t>(1), 3–25. https://doi.org/10.1207/s15327957pspr0101_2</w:t>
      </w:r>
    </w:p>
    <w:p w14:paraId="1F58F24D" w14:textId="77777777" w:rsidR="00280D54" w:rsidRPr="00280D54" w:rsidRDefault="00280D54" w:rsidP="00280D54">
      <w:pPr>
        <w:pStyle w:val="Literaturverzeichnis"/>
        <w:rPr>
          <w:lang w:val="en-US"/>
        </w:rPr>
      </w:pPr>
      <w:proofErr w:type="spellStart"/>
      <w:r w:rsidRPr="00280D54">
        <w:rPr>
          <w:lang w:val="en-US"/>
        </w:rPr>
        <w:t>Camparo</w:t>
      </w:r>
      <w:proofErr w:type="spellEnd"/>
      <w:r w:rsidRPr="00280D54">
        <w:rPr>
          <w:lang w:val="en-US"/>
        </w:rPr>
        <w:t xml:space="preserve">, J. C., &amp; </w:t>
      </w:r>
      <w:proofErr w:type="spellStart"/>
      <w:r w:rsidRPr="00280D54">
        <w:rPr>
          <w:lang w:val="en-US"/>
        </w:rPr>
        <w:t>Camparo</w:t>
      </w:r>
      <w:proofErr w:type="spellEnd"/>
      <w:r w:rsidRPr="00280D54">
        <w:rPr>
          <w:lang w:val="en-US"/>
        </w:rPr>
        <w:t xml:space="preserve">, L. B. (2021). Are political-opinion pollsters missing ambivalence: “I love </w:t>
      </w:r>
      <w:proofErr w:type="gramStart"/>
      <w:r w:rsidRPr="00280D54">
        <w:rPr>
          <w:lang w:val="en-US"/>
        </w:rPr>
        <w:t>Trump”…</w:t>
      </w:r>
      <w:proofErr w:type="gramEnd"/>
      <w:r w:rsidRPr="00280D54">
        <w:rPr>
          <w:lang w:val="en-US"/>
        </w:rPr>
        <w:t xml:space="preserve"> “I hate Trump.” </w:t>
      </w:r>
      <w:r w:rsidRPr="00280D54">
        <w:rPr>
          <w:i/>
          <w:iCs/>
          <w:lang w:val="en-US"/>
        </w:rPr>
        <w:t>PLOS ONE</w:t>
      </w:r>
      <w:r w:rsidRPr="00280D54">
        <w:rPr>
          <w:lang w:val="en-US"/>
        </w:rPr>
        <w:t xml:space="preserve">, </w:t>
      </w:r>
      <w:r w:rsidRPr="00280D54">
        <w:rPr>
          <w:i/>
          <w:iCs/>
          <w:lang w:val="en-US"/>
        </w:rPr>
        <w:t>16</w:t>
      </w:r>
      <w:r w:rsidRPr="00280D54">
        <w:rPr>
          <w:lang w:val="en-US"/>
        </w:rPr>
        <w:t>(3), e0247580. https://doi.org/10.1371/journal.pone.0247580</w:t>
      </w:r>
    </w:p>
    <w:p w14:paraId="32542EB8" w14:textId="77777777" w:rsidR="00280D54" w:rsidRPr="00280D54" w:rsidRDefault="00280D54" w:rsidP="00280D54">
      <w:pPr>
        <w:pStyle w:val="Literaturverzeichnis"/>
        <w:rPr>
          <w:lang w:val="en-US"/>
        </w:rPr>
      </w:pPr>
      <w:r w:rsidRPr="00280D54">
        <w:rPr>
          <w:lang w:val="en-US"/>
        </w:rPr>
        <w:t xml:space="preserve">Cherry, K. M., </w:t>
      </w:r>
      <w:proofErr w:type="spellStart"/>
      <w:r w:rsidRPr="00280D54">
        <w:rPr>
          <w:lang w:val="en-US"/>
        </w:rPr>
        <w:t>Hoeven</w:t>
      </w:r>
      <w:proofErr w:type="spellEnd"/>
      <w:r w:rsidRPr="00280D54">
        <w:rPr>
          <w:lang w:val="en-US"/>
        </w:rPr>
        <w:t xml:space="preserve">, E. V., Patterson, T. S., &amp; Lumley, M. N. (2021). Defining and measuring “psychological flexibility”: A narrative scoping review of diverse flexibility and rigidity constructs and perspectives. </w:t>
      </w:r>
      <w:r w:rsidRPr="00280D54">
        <w:rPr>
          <w:i/>
          <w:iCs/>
          <w:lang w:val="en-US"/>
        </w:rPr>
        <w:t>Clinical Psychology Review</w:t>
      </w:r>
      <w:r w:rsidRPr="00280D54">
        <w:rPr>
          <w:lang w:val="en-US"/>
        </w:rPr>
        <w:t xml:space="preserve">, </w:t>
      </w:r>
      <w:r w:rsidRPr="00280D54">
        <w:rPr>
          <w:i/>
          <w:iCs/>
          <w:lang w:val="en-US"/>
        </w:rPr>
        <w:t>84</w:t>
      </w:r>
      <w:r w:rsidRPr="00280D54">
        <w:rPr>
          <w:lang w:val="en-US"/>
        </w:rPr>
        <w:t>, 101973. https://doi.org/10.1016/j.cpr.2021.101973</w:t>
      </w:r>
    </w:p>
    <w:p w14:paraId="62910BE7" w14:textId="77777777" w:rsidR="00280D54" w:rsidRPr="00280D54" w:rsidRDefault="00280D54" w:rsidP="00280D54">
      <w:pPr>
        <w:pStyle w:val="Literaturverzeichnis"/>
        <w:rPr>
          <w:lang w:val="en-US"/>
        </w:rPr>
      </w:pPr>
      <w:r w:rsidRPr="00280D54">
        <w:rPr>
          <w:lang w:val="en-US"/>
        </w:rPr>
        <w:t xml:space="preserve">Clark, J. K., Wegener, D. T., &amp; </w:t>
      </w:r>
      <w:proofErr w:type="spellStart"/>
      <w:r w:rsidRPr="00280D54">
        <w:rPr>
          <w:lang w:val="en-US"/>
        </w:rPr>
        <w:t>Fabrigar</w:t>
      </w:r>
      <w:proofErr w:type="spellEnd"/>
      <w:r w:rsidRPr="00280D54">
        <w:rPr>
          <w:lang w:val="en-US"/>
        </w:rPr>
        <w:t xml:space="preserve">, L. R. (2008). Attitudinal Ambivalence and Message-Based Persuasion: Motivated Processing of </w:t>
      </w:r>
      <w:proofErr w:type="spellStart"/>
      <w:r w:rsidRPr="00280D54">
        <w:rPr>
          <w:lang w:val="en-US"/>
        </w:rPr>
        <w:t>Proattitudinal</w:t>
      </w:r>
      <w:proofErr w:type="spellEnd"/>
      <w:r w:rsidRPr="00280D54">
        <w:rPr>
          <w:lang w:val="en-US"/>
        </w:rPr>
        <w:t xml:space="preserve"> Information and Avoidance of </w:t>
      </w:r>
      <w:proofErr w:type="spellStart"/>
      <w:r w:rsidRPr="00280D54">
        <w:rPr>
          <w:lang w:val="en-US"/>
        </w:rPr>
        <w:t>Counterattitudinal</w:t>
      </w:r>
      <w:proofErr w:type="spellEnd"/>
      <w:r w:rsidRPr="00280D54">
        <w:rPr>
          <w:lang w:val="en-US"/>
        </w:rPr>
        <w:t xml:space="preserve"> Information. </w:t>
      </w:r>
      <w:r w:rsidRPr="00280D54">
        <w:rPr>
          <w:i/>
          <w:iCs/>
          <w:lang w:val="en-US"/>
        </w:rPr>
        <w:t>Personality and Social Psychology Bulletin</w:t>
      </w:r>
      <w:r w:rsidRPr="00280D54">
        <w:rPr>
          <w:lang w:val="en-US"/>
        </w:rPr>
        <w:t xml:space="preserve">, </w:t>
      </w:r>
      <w:r w:rsidRPr="00280D54">
        <w:rPr>
          <w:i/>
          <w:iCs/>
          <w:lang w:val="en-US"/>
        </w:rPr>
        <w:t>34</w:t>
      </w:r>
      <w:r w:rsidRPr="00280D54">
        <w:rPr>
          <w:lang w:val="en-US"/>
        </w:rPr>
        <w:t>(4), 565–577. https://doi.org/10.1177/0146167207312527</w:t>
      </w:r>
    </w:p>
    <w:p w14:paraId="71828C8F" w14:textId="77777777" w:rsidR="00280D54" w:rsidRPr="00280D54" w:rsidRDefault="00280D54" w:rsidP="00280D54">
      <w:pPr>
        <w:pStyle w:val="Literaturverzeichnis"/>
        <w:rPr>
          <w:lang w:val="en-US"/>
        </w:rPr>
      </w:pPr>
      <w:r w:rsidRPr="00280D54">
        <w:rPr>
          <w:lang w:val="en-US"/>
        </w:rPr>
        <w:lastRenderedPageBreak/>
        <w:t xml:space="preserve">Conner, M., &amp; Sparks, P. (2002). Ambivalence and Attitudes. </w:t>
      </w:r>
      <w:r w:rsidRPr="00280D54">
        <w:rPr>
          <w:i/>
          <w:iCs/>
          <w:lang w:val="en-US"/>
        </w:rPr>
        <w:t>European Review of Social Psychology</w:t>
      </w:r>
      <w:r w:rsidRPr="00280D54">
        <w:rPr>
          <w:lang w:val="en-US"/>
        </w:rPr>
        <w:t xml:space="preserve">, </w:t>
      </w:r>
      <w:r w:rsidRPr="00280D54">
        <w:rPr>
          <w:i/>
          <w:iCs/>
          <w:lang w:val="en-US"/>
        </w:rPr>
        <w:t>12</w:t>
      </w:r>
      <w:r w:rsidRPr="00280D54">
        <w:rPr>
          <w:lang w:val="en-US"/>
        </w:rPr>
        <w:t>(1), 37–70. https://doi.org/10.1080/14792772143000012</w:t>
      </w:r>
    </w:p>
    <w:p w14:paraId="38573C84" w14:textId="77777777" w:rsidR="00280D54" w:rsidRPr="00280D54" w:rsidRDefault="00280D54" w:rsidP="00280D54">
      <w:pPr>
        <w:pStyle w:val="Literaturverzeichnis"/>
        <w:rPr>
          <w:lang w:val="en-US"/>
        </w:rPr>
      </w:pPr>
      <w:r w:rsidRPr="00280D54">
        <w:rPr>
          <w:lang w:val="en-US"/>
        </w:rPr>
        <w:t xml:space="preserve">Conway, L. G., Houck, S. C., </w:t>
      </w:r>
      <w:proofErr w:type="spellStart"/>
      <w:r w:rsidRPr="00280D54">
        <w:rPr>
          <w:lang w:val="en-US"/>
        </w:rPr>
        <w:t>Gornick</w:t>
      </w:r>
      <w:proofErr w:type="spellEnd"/>
      <w:r w:rsidRPr="00280D54">
        <w:rPr>
          <w:lang w:val="en-US"/>
        </w:rPr>
        <w:t xml:space="preserve">, L. J., &amp; </w:t>
      </w:r>
      <w:proofErr w:type="spellStart"/>
      <w:r w:rsidRPr="00280D54">
        <w:rPr>
          <w:lang w:val="en-US"/>
        </w:rPr>
        <w:t>Repke</w:t>
      </w:r>
      <w:proofErr w:type="spellEnd"/>
      <w:r w:rsidRPr="00280D54">
        <w:rPr>
          <w:lang w:val="en-US"/>
        </w:rPr>
        <w:t xml:space="preserve">, M. A. (2018). Finding the Loch Ness Monster: Left-Wing Authoritarianism in the United States: Left-Wing Authoritarianism in the United States. </w:t>
      </w:r>
      <w:r w:rsidRPr="00280D54">
        <w:rPr>
          <w:i/>
          <w:iCs/>
          <w:lang w:val="en-US"/>
        </w:rPr>
        <w:t>Political Psychology</w:t>
      </w:r>
      <w:r w:rsidRPr="00280D54">
        <w:rPr>
          <w:lang w:val="en-US"/>
        </w:rPr>
        <w:t xml:space="preserve">, </w:t>
      </w:r>
      <w:r w:rsidRPr="00280D54">
        <w:rPr>
          <w:i/>
          <w:iCs/>
          <w:lang w:val="en-US"/>
        </w:rPr>
        <w:t>39</w:t>
      </w:r>
      <w:r w:rsidRPr="00280D54">
        <w:rPr>
          <w:lang w:val="en-US"/>
        </w:rPr>
        <w:t>(5), 1049–1067. https://doi.org/10.1111/pops.12470</w:t>
      </w:r>
    </w:p>
    <w:p w14:paraId="05B96375" w14:textId="77777777" w:rsidR="00280D54" w:rsidRDefault="00280D54" w:rsidP="00280D54">
      <w:pPr>
        <w:pStyle w:val="Literaturverzeichnis"/>
      </w:pPr>
      <w:r w:rsidRPr="00280D54">
        <w:rPr>
          <w:lang w:val="en-US"/>
        </w:rPr>
        <w:t xml:space="preserve">Costello, T. H., Bowes, S., Baldwin, M., Malka, A., &amp; </w:t>
      </w:r>
      <w:proofErr w:type="spellStart"/>
      <w:r w:rsidRPr="00280D54">
        <w:rPr>
          <w:lang w:val="en-US"/>
        </w:rPr>
        <w:t>Tasimi</w:t>
      </w:r>
      <w:proofErr w:type="spellEnd"/>
      <w:r w:rsidRPr="00280D54">
        <w:rPr>
          <w:lang w:val="en-US"/>
        </w:rPr>
        <w:t xml:space="preserve">, A. (2021). </w:t>
      </w:r>
      <w:r w:rsidRPr="00280D54">
        <w:rPr>
          <w:i/>
          <w:iCs/>
          <w:lang w:val="en-US"/>
        </w:rPr>
        <w:t>Revisiting the rigidity-of-the-right hypothesis: A meta-analytic review</w:t>
      </w:r>
      <w:r w:rsidRPr="00280D54">
        <w:rPr>
          <w:lang w:val="en-US"/>
        </w:rPr>
        <w:t xml:space="preserve"> [Preprint]. </w:t>
      </w:r>
      <w:proofErr w:type="spellStart"/>
      <w:r>
        <w:t>PsyArXiv</w:t>
      </w:r>
      <w:proofErr w:type="spellEnd"/>
      <w:r>
        <w:t>. https://doi.org/10.31234/osf.io/kq4mn</w:t>
      </w:r>
    </w:p>
    <w:p w14:paraId="34292844" w14:textId="77777777" w:rsidR="00280D54" w:rsidRPr="00280D54" w:rsidRDefault="00280D54" w:rsidP="00280D54">
      <w:pPr>
        <w:pStyle w:val="Literaturverzeichnis"/>
        <w:rPr>
          <w:lang w:val="en-US"/>
        </w:rPr>
      </w:pPr>
      <w:r>
        <w:t xml:space="preserve">Costello, T. H., &amp; Bowes, S. M. (2022). </w:t>
      </w:r>
      <w:r w:rsidRPr="00280D54">
        <w:rPr>
          <w:lang w:val="en-US"/>
        </w:rPr>
        <w:t xml:space="preserve">Absolute Certainty and Political Ideology: A Systematic Test of Curvilinearity. </w:t>
      </w:r>
      <w:r w:rsidRPr="00280D54">
        <w:rPr>
          <w:i/>
          <w:iCs/>
          <w:lang w:val="en-US"/>
        </w:rPr>
        <w:t>Social Psychological and Personality Science</w:t>
      </w:r>
      <w:r w:rsidRPr="00280D54">
        <w:rPr>
          <w:lang w:val="en-US"/>
        </w:rPr>
        <w:t>, 194855062110704. https://doi.org/10.1177/19485506211070410</w:t>
      </w:r>
    </w:p>
    <w:p w14:paraId="29FA8B5A" w14:textId="77777777" w:rsidR="00280D54" w:rsidRPr="00280D54" w:rsidRDefault="00280D54" w:rsidP="00280D54">
      <w:pPr>
        <w:pStyle w:val="Literaturverzeichnis"/>
        <w:rPr>
          <w:lang w:val="en-US"/>
        </w:rPr>
      </w:pPr>
      <w:r w:rsidRPr="00280D54">
        <w:rPr>
          <w:lang w:val="en-US"/>
        </w:rPr>
        <w:t xml:space="preserve">Craig, S. C., Martinez, M. D., Kane, J. G., &amp; </w:t>
      </w:r>
      <w:proofErr w:type="spellStart"/>
      <w:r w:rsidRPr="00280D54">
        <w:rPr>
          <w:lang w:val="en-US"/>
        </w:rPr>
        <w:t>Gainous</w:t>
      </w:r>
      <w:proofErr w:type="spellEnd"/>
      <w:r w:rsidRPr="00280D54">
        <w:rPr>
          <w:lang w:val="en-US"/>
        </w:rPr>
        <w:t xml:space="preserve">, J. (2005). Core Values, Value Conflict, and Citizens’ Ambivalence about Gay Rights. </w:t>
      </w:r>
      <w:r w:rsidRPr="00280D54">
        <w:rPr>
          <w:i/>
          <w:iCs/>
          <w:lang w:val="en-US"/>
        </w:rPr>
        <w:t>Political Research Quarterly</w:t>
      </w:r>
      <w:r w:rsidRPr="00280D54">
        <w:rPr>
          <w:lang w:val="en-US"/>
        </w:rPr>
        <w:t xml:space="preserve">, </w:t>
      </w:r>
      <w:r w:rsidRPr="00280D54">
        <w:rPr>
          <w:i/>
          <w:iCs/>
          <w:lang w:val="en-US"/>
        </w:rPr>
        <w:t>58</w:t>
      </w:r>
      <w:r w:rsidRPr="00280D54">
        <w:rPr>
          <w:lang w:val="en-US"/>
        </w:rPr>
        <w:t>(1), 5–17. https://doi.org/10.1177/106591290505800101</w:t>
      </w:r>
    </w:p>
    <w:p w14:paraId="0BC0BC96" w14:textId="77777777" w:rsidR="00280D54" w:rsidRPr="00280D54" w:rsidRDefault="00280D54" w:rsidP="00280D54">
      <w:pPr>
        <w:pStyle w:val="Literaturverzeichnis"/>
        <w:rPr>
          <w:lang w:val="en-US"/>
        </w:rPr>
      </w:pPr>
      <w:proofErr w:type="spellStart"/>
      <w:r w:rsidRPr="00280D54">
        <w:rPr>
          <w:lang w:val="en-US"/>
        </w:rPr>
        <w:t>Duckitt</w:t>
      </w:r>
      <w:proofErr w:type="spellEnd"/>
      <w:r w:rsidRPr="00280D54">
        <w:rPr>
          <w:lang w:val="en-US"/>
        </w:rPr>
        <w:t xml:space="preserve">, J., &amp; Sibley, C. G. (2010). Personality, Ideology, Prejudice, and Politics: A Dual-Process Motivational Model. </w:t>
      </w:r>
      <w:r w:rsidRPr="00280D54">
        <w:rPr>
          <w:i/>
          <w:iCs/>
          <w:lang w:val="en-US"/>
        </w:rPr>
        <w:t>Journal of Personality</w:t>
      </w:r>
      <w:r w:rsidRPr="00280D54">
        <w:rPr>
          <w:lang w:val="en-US"/>
        </w:rPr>
        <w:t xml:space="preserve">, </w:t>
      </w:r>
      <w:r w:rsidRPr="00280D54">
        <w:rPr>
          <w:i/>
          <w:iCs/>
          <w:lang w:val="en-US"/>
        </w:rPr>
        <w:t>78</w:t>
      </w:r>
      <w:r w:rsidRPr="00280D54">
        <w:rPr>
          <w:lang w:val="en-US"/>
        </w:rPr>
        <w:t>(6), 1861–1894. https://doi.org/10.1111/j.1467-6494.2010.00672.x</w:t>
      </w:r>
    </w:p>
    <w:p w14:paraId="7C0F8581" w14:textId="77777777" w:rsidR="00280D54" w:rsidRPr="00280D54" w:rsidRDefault="00280D54" w:rsidP="00280D54">
      <w:pPr>
        <w:pStyle w:val="Literaturverzeichnis"/>
        <w:rPr>
          <w:lang w:val="en-US"/>
        </w:rPr>
      </w:pPr>
      <w:proofErr w:type="spellStart"/>
      <w:r w:rsidRPr="00280D54">
        <w:rPr>
          <w:lang w:val="en-US"/>
        </w:rPr>
        <w:t>Eagly</w:t>
      </w:r>
      <w:proofErr w:type="spellEnd"/>
      <w:r w:rsidRPr="00280D54">
        <w:rPr>
          <w:lang w:val="en-US"/>
        </w:rPr>
        <w:t xml:space="preserve">, A. H., &amp; </w:t>
      </w:r>
      <w:proofErr w:type="spellStart"/>
      <w:r w:rsidRPr="00280D54">
        <w:rPr>
          <w:lang w:val="en-US"/>
        </w:rPr>
        <w:t>Chaiken</w:t>
      </w:r>
      <w:proofErr w:type="spellEnd"/>
      <w:r w:rsidRPr="00280D54">
        <w:rPr>
          <w:lang w:val="en-US"/>
        </w:rPr>
        <w:t xml:space="preserve">, S. (1993). </w:t>
      </w:r>
      <w:r w:rsidRPr="00280D54">
        <w:rPr>
          <w:i/>
          <w:iCs/>
          <w:lang w:val="en-US"/>
        </w:rPr>
        <w:t>The psychology of attitudes</w:t>
      </w:r>
      <w:r w:rsidRPr="00280D54">
        <w:rPr>
          <w:lang w:val="en-US"/>
        </w:rPr>
        <w:t xml:space="preserve">. </w:t>
      </w:r>
      <w:proofErr w:type="spellStart"/>
      <w:r w:rsidRPr="00280D54">
        <w:rPr>
          <w:lang w:val="en-US"/>
        </w:rPr>
        <w:t>Hartcourt</w:t>
      </w:r>
      <w:proofErr w:type="spellEnd"/>
      <w:r w:rsidRPr="00280D54">
        <w:rPr>
          <w:lang w:val="en-US"/>
        </w:rPr>
        <w:t xml:space="preserve"> Brace </w:t>
      </w:r>
      <w:proofErr w:type="spellStart"/>
      <w:r w:rsidRPr="00280D54">
        <w:rPr>
          <w:lang w:val="en-US"/>
        </w:rPr>
        <w:t>Janovich</w:t>
      </w:r>
      <w:proofErr w:type="spellEnd"/>
      <w:r w:rsidRPr="00280D54">
        <w:rPr>
          <w:lang w:val="en-US"/>
        </w:rPr>
        <w:t xml:space="preserve"> College Publishers.</w:t>
      </w:r>
    </w:p>
    <w:p w14:paraId="7A819CD9" w14:textId="77777777" w:rsidR="00280D54" w:rsidRPr="00280D54" w:rsidRDefault="00280D54" w:rsidP="00280D54">
      <w:pPr>
        <w:pStyle w:val="Literaturverzeichnis"/>
        <w:rPr>
          <w:lang w:val="en-US"/>
        </w:rPr>
      </w:pPr>
      <w:r w:rsidRPr="00280D54">
        <w:rPr>
          <w:lang w:val="en-US"/>
        </w:rPr>
        <w:t xml:space="preserve">Federico, C. M. (2006). Ideology and the Affective Structure of Whites’ Racial Perceptions. </w:t>
      </w:r>
      <w:r w:rsidRPr="00280D54">
        <w:rPr>
          <w:i/>
          <w:iCs/>
          <w:lang w:val="en-US"/>
        </w:rPr>
        <w:t>Public Opinion Quarterly</w:t>
      </w:r>
      <w:r w:rsidRPr="00280D54">
        <w:rPr>
          <w:lang w:val="en-US"/>
        </w:rPr>
        <w:t xml:space="preserve">, </w:t>
      </w:r>
      <w:r w:rsidRPr="00280D54">
        <w:rPr>
          <w:i/>
          <w:iCs/>
          <w:lang w:val="en-US"/>
        </w:rPr>
        <w:t>70</w:t>
      </w:r>
      <w:r w:rsidRPr="00280D54">
        <w:rPr>
          <w:lang w:val="en-US"/>
        </w:rPr>
        <w:t>(3), 327–353. https://doi.org/10.1093/poq/nfl001</w:t>
      </w:r>
    </w:p>
    <w:p w14:paraId="596B1BC1" w14:textId="77777777" w:rsidR="00280D54" w:rsidRPr="00280D54" w:rsidRDefault="00280D54" w:rsidP="00280D54">
      <w:pPr>
        <w:pStyle w:val="Literaturverzeichnis"/>
        <w:rPr>
          <w:lang w:val="en-US"/>
        </w:rPr>
      </w:pPr>
      <w:r w:rsidRPr="00280D54">
        <w:rPr>
          <w:lang w:val="en-US"/>
        </w:rPr>
        <w:t xml:space="preserve">Federico, C. M., &amp; Malka, A. (2018). The Contingent, Contextual Nature of the Relationship Between Needs for Security and Certainty and Political Preferences: Evidence and Implications: Contingent Political Implications of Needs for Security and Certainty. </w:t>
      </w:r>
      <w:r w:rsidRPr="00280D54">
        <w:rPr>
          <w:i/>
          <w:iCs/>
          <w:lang w:val="en-US"/>
        </w:rPr>
        <w:t>Political Psychology</w:t>
      </w:r>
      <w:r w:rsidRPr="00280D54">
        <w:rPr>
          <w:lang w:val="en-US"/>
        </w:rPr>
        <w:t xml:space="preserve">, </w:t>
      </w:r>
      <w:r w:rsidRPr="00280D54">
        <w:rPr>
          <w:i/>
          <w:iCs/>
          <w:lang w:val="en-US"/>
        </w:rPr>
        <w:t>39</w:t>
      </w:r>
      <w:r w:rsidRPr="00280D54">
        <w:rPr>
          <w:lang w:val="en-US"/>
        </w:rPr>
        <w:t>, 3–48. https://doi.org/10.1111/pops.12477</w:t>
      </w:r>
    </w:p>
    <w:p w14:paraId="7D149CBE" w14:textId="77777777" w:rsidR="00280D54" w:rsidRPr="00280D54" w:rsidRDefault="00280D54" w:rsidP="00280D54">
      <w:pPr>
        <w:pStyle w:val="Literaturverzeichnis"/>
        <w:rPr>
          <w:lang w:val="en-US"/>
        </w:rPr>
      </w:pPr>
      <w:r w:rsidRPr="00280D54">
        <w:rPr>
          <w:lang w:val="en-US"/>
        </w:rPr>
        <w:lastRenderedPageBreak/>
        <w:t xml:space="preserve">Feldman, S., &amp; Johnston, C. (2014). Understanding the Determinants of Political Ideology: Implications of Structural Complexity: Understanding Political Ideology. </w:t>
      </w:r>
      <w:r w:rsidRPr="00280D54">
        <w:rPr>
          <w:i/>
          <w:iCs/>
          <w:lang w:val="en-US"/>
        </w:rPr>
        <w:t>Political Psychology</w:t>
      </w:r>
      <w:r w:rsidRPr="00280D54">
        <w:rPr>
          <w:lang w:val="en-US"/>
        </w:rPr>
        <w:t xml:space="preserve">, </w:t>
      </w:r>
      <w:r w:rsidRPr="00280D54">
        <w:rPr>
          <w:i/>
          <w:iCs/>
          <w:lang w:val="en-US"/>
        </w:rPr>
        <w:t>35</w:t>
      </w:r>
      <w:r w:rsidRPr="00280D54">
        <w:rPr>
          <w:lang w:val="en-US"/>
        </w:rPr>
        <w:t>(3), 337–358. https://doi.org/10.1111/pops.12055</w:t>
      </w:r>
    </w:p>
    <w:p w14:paraId="1ACE18DD" w14:textId="77777777" w:rsidR="00280D54" w:rsidRPr="00280D54" w:rsidRDefault="00280D54" w:rsidP="00280D54">
      <w:pPr>
        <w:pStyle w:val="Literaturverzeichnis"/>
        <w:rPr>
          <w:lang w:val="en-US"/>
        </w:rPr>
      </w:pPr>
      <w:proofErr w:type="spellStart"/>
      <w:r w:rsidRPr="00280D54">
        <w:rPr>
          <w:lang w:val="en-US"/>
        </w:rPr>
        <w:t>Fernbach</w:t>
      </w:r>
      <w:proofErr w:type="spellEnd"/>
      <w:r w:rsidRPr="00280D54">
        <w:rPr>
          <w:lang w:val="en-US"/>
        </w:rPr>
        <w:t xml:space="preserve">, P. M., Rogers, T., Fox, C. R., &amp; </w:t>
      </w:r>
      <w:proofErr w:type="spellStart"/>
      <w:r w:rsidRPr="00280D54">
        <w:rPr>
          <w:lang w:val="en-US"/>
        </w:rPr>
        <w:t>Sloman</w:t>
      </w:r>
      <w:proofErr w:type="spellEnd"/>
      <w:r w:rsidRPr="00280D54">
        <w:rPr>
          <w:lang w:val="en-US"/>
        </w:rPr>
        <w:t xml:space="preserve">, S. A. (2013). Political Extremism Is Supported by an Illusion of Understanding. </w:t>
      </w:r>
      <w:r w:rsidRPr="00280D54">
        <w:rPr>
          <w:i/>
          <w:iCs/>
          <w:lang w:val="en-US"/>
        </w:rPr>
        <w:t>Psychological Science</w:t>
      </w:r>
      <w:r w:rsidRPr="00280D54">
        <w:rPr>
          <w:lang w:val="en-US"/>
        </w:rPr>
        <w:t xml:space="preserve">, </w:t>
      </w:r>
      <w:r w:rsidRPr="00280D54">
        <w:rPr>
          <w:i/>
          <w:iCs/>
          <w:lang w:val="en-US"/>
        </w:rPr>
        <w:t>24</w:t>
      </w:r>
      <w:r w:rsidRPr="00280D54">
        <w:rPr>
          <w:lang w:val="en-US"/>
        </w:rPr>
        <w:t>(6), 939–946. https://doi.org/10.1177/0956797612464058</w:t>
      </w:r>
    </w:p>
    <w:p w14:paraId="6F9CA93A" w14:textId="77777777" w:rsidR="00280D54" w:rsidRPr="00280D54" w:rsidRDefault="00280D54" w:rsidP="00280D54">
      <w:pPr>
        <w:pStyle w:val="Literaturverzeichnis"/>
        <w:rPr>
          <w:lang w:val="en-US"/>
        </w:rPr>
      </w:pPr>
      <w:r w:rsidRPr="00280D54">
        <w:rPr>
          <w:lang w:val="en-US"/>
        </w:rPr>
        <w:t xml:space="preserve">GLES. (2016). </w:t>
      </w:r>
      <w:r w:rsidRPr="00280D54">
        <w:rPr>
          <w:i/>
          <w:iCs/>
          <w:lang w:val="en-US"/>
        </w:rPr>
        <w:t>Short-term Campaign Panel 2013 (GLES)</w:t>
      </w:r>
      <w:r w:rsidRPr="00280D54">
        <w:rPr>
          <w:lang w:val="en-US"/>
        </w:rPr>
        <w:t xml:space="preserve"> (3.2.0) [Data set]. GESIS Data Archive. https://doi.org/10.4232/1.12561</w:t>
      </w:r>
    </w:p>
    <w:p w14:paraId="68151931" w14:textId="77777777" w:rsidR="00280D54" w:rsidRPr="00280D54" w:rsidRDefault="00280D54" w:rsidP="00280D54">
      <w:pPr>
        <w:pStyle w:val="Literaturverzeichnis"/>
        <w:rPr>
          <w:lang w:val="en-US"/>
        </w:rPr>
      </w:pPr>
      <w:r w:rsidRPr="00280D54">
        <w:rPr>
          <w:lang w:val="en-US"/>
        </w:rPr>
        <w:t xml:space="preserve">GLES. (2019). </w:t>
      </w:r>
      <w:r w:rsidRPr="00280D54">
        <w:rPr>
          <w:i/>
          <w:iCs/>
          <w:lang w:val="en-US"/>
        </w:rPr>
        <w:t>Short-term Campaign Panel (GLES 2017)</w:t>
      </w:r>
      <w:r w:rsidRPr="00280D54">
        <w:rPr>
          <w:lang w:val="en-US"/>
        </w:rPr>
        <w:t xml:space="preserve"> (7.0.0) [Data set]. GESIS Data Archive. https://doi.org/10.4232/1.13323</w:t>
      </w:r>
    </w:p>
    <w:p w14:paraId="0C746836" w14:textId="77777777" w:rsidR="00280D54" w:rsidRPr="00280D54" w:rsidRDefault="00280D54" w:rsidP="00280D54">
      <w:pPr>
        <w:pStyle w:val="Literaturverzeichnis"/>
        <w:rPr>
          <w:lang w:val="en-US"/>
        </w:rPr>
      </w:pPr>
      <w:r w:rsidRPr="00280D54">
        <w:rPr>
          <w:lang w:val="en-US"/>
        </w:rPr>
        <w:t xml:space="preserve">GLES. (2022). </w:t>
      </w:r>
      <w:r w:rsidRPr="00280D54">
        <w:rPr>
          <w:i/>
          <w:iCs/>
          <w:lang w:val="en-US"/>
        </w:rPr>
        <w:t>GLES Rolling Cross-Section 2021GLES Rolling Cross-Section 2021</w:t>
      </w:r>
      <w:r w:rsidRPr="00280D54">
        <w:rPr>
          <w:lang w:val="en-US"/>
        </w:rPr>
        <w:t xml:space="preserve"> (2.0.0) [Data set]. GESIS. https://doi.org/10.4232/1.13876</w:t>
      </w:r>
    </w:p>
    <w:p w14:paraId="68CE994F" w14:textId="77777777" w:rsidR="00280D54" w:rsidRPr="00280D54" w:rsidRDefault="00280D54" w:rsidP="00280D54">
      <w:pPr>
        <w:pStyle w:val="Literaturverzeichnis"/>
        <w:rPr>
          <w:lang w:val="en-US"/>
        </w:rPr>
      </w:pPr>
      <w:r w:rsidRPr="00280D54">
        <w:rPr>
          <w:lang w:val="en-US"/>
        </w:rPr>
        <w:t xml:space="preserve">Greenberg, J., &amp; Jonas, E. (2003). Psychological motives and political orientation--The left, the right, and the rigid: Comment on Jost et al. (2003). </w:t>
      </w:r>
      <w:r w:rsidRPr="00280D54">
        <w:rPr>
          <w:i/>
          <w:iCs/>
          <w:lang w:val="en-US"/>
        </w:rPr>
        <w:t>Psychological Bulletin</w:t>
      </w:r>
      <w:r w:rsidRPr="00280D54">
        <w:rPr>
          <w:lang w:val="en-US"/>
        </w:rPr>
        <w:t xml:space="preserve">, </w:t>
      </w:r>
      <w:r w:rsidRPr="00280D54">
        <w:rPr>
          <w:i/>
          <w:iCs/>
          <w:lang w:val="en-US"/>
        </w:rPr>
        <w:t>129</w:t>
      </w:r>
      <w:r w:rsidRPr="00280D54">
        <w:rPr>
          <w:lang w:val="en-US"/>
        </w:rPr>
        <w:t>(3), 376–382. https://doi.org/10.1037/0033-2909.129.3.376</w:t>
      </w:r>
    </w:p>
    <w:p w14:paraId="58DC66A8" w14:textId="77777777" w:rsidR="00280D54" w:rsidRPr="00280D54" w:rsidRDefault="00280D54" w:rsidP="00280D54">
      <w:pPr>
        <w:pStyle w:val="Literaturverzeichnis"/>
        <w:rPr>
          <w:lang w:val="en-US"/>
        </w:rPr>
      </w:pPr>
      <w:r w:rsidRPr="00280D54">
        <w:rPr>
          <w:lang w:val="en-US"/>
        </w:rPr>
        <w:t xml:space="preserve">Greene, S. (2005). The Structure of Partisan Attitudes: Reexamining Partisan Dimensionality and Ambivalence. </w:t>
      </w:r>
      <w:r w:rsidRPr="00280D54">
        <w:rPr>
          <w:i/>
          <w:iCs/>
          <w:lang w:val="en-US"/>
        </w:rPr>
        <w:t>Political Psychology</w:t>
      </w:r>
      <w:r w:rsidRPr="00280D54">
        <w:rPr>
          <w:lang w:val="en-US"/>
        </w:rPr>
        <w:t xml:space="preserve">, </w:t>
      </w:r>
      <w:r w:rsidRPr="00280D54">
        <w:rPr>
          <w:i/>
          <w:iCs/>
          <w:lang w:val="en-US"/>
        </w:rPr>
        <w:t>26</w:t>
      </w:r>
      <w:r w:rsidRPr="00280D54">
        <w:rPr>
          <w:lang w:val="en-US"/>
        </w:rPr>
        <w:t>(5), 809–822. https://doi.org/10.1111/j.1467-9221.2005.00445.x</w:t>
      </w:r>
    </w:p>
    <w:p w14:paraId="1A5B17A5" w14:textId="77777777" w:rsidR="00280D54" w:rsidRPr="00280D54" w:rsidRDefault="00280D54" w:rsidP="00280D54">
      <w:pPr>
        <w:pStyle w:val="Literaturverzeichnis"/>
        <w:rPr>
          <w:lang w:val="en-US"/>
        </w:rPr>
      </w:pPr>
      <w:proofErr w:type="spellStart"/>
      <w:r w:rsidRPr="00280D54">
        <w:rPr>
          <w:lang w:val="en-US"/>
        </w:rPr>
        <w:t>Groenendyk</w:t>
      </w:r>
      <w:proofErr w:type="spellEnd"/>
      <w:r w:rsidRPr="00280D54">
        <w:rPr>
          <w:lang w:val="en-US"/>
        </w:rPr>
        <w:t xml:space="preserve">, E. (2016). The Anxious and Ambivalent Partisan: The Effect of Incidental Anxiety on Partisan Motivated Recall and Ambivalence. </w:t>
      </w:r>
      <w:r w:rsidRPr="00280D54">
        <w:rPr>
          <w:i/>
          <w:iCs/>
          <w:lang w:val="en-US"/>
        </w:rPr>
        <w:t>Public Opinion Quarterly</w:t>
      </w:r>
      <w:r w:rsidRPr="00280D54">
        <w:rPr>
          <w:lang w:val="en-US"/>
        </w:rPr>
        <w:t xml:space="preserve">, </w:t>
      </w:r>
      <w:r w:rsidRPr="00280D54">
        <w:rPr>
          <w:i/>
          <w:iCs/>
          <w:lang w:val="en-US"/>
        </w:rPr>
        <w:t>80</w:t>
      </w:r>
      <w:r w:rsidRPr="00280D54">
        <w:rPr>
          <w:lang w:val="en-US"/>
        </w:rPr>
        <w:t>(2), 460–479. https://doi.org/10.1093/poq/nfv083</w:t>
      </w:r>
    </w:p>
    <w:p w14:paraId="33A6DBE6" w14:textId="77777777" w:rsidR="00280D54" w:rsidRPr="00280D54" w:rsidRDefault="00280D54" w:rsidP="00280D54">
      <w:pPr>
        <w:pStyle w:val="Literaturverzeichnis"/>
        <w:rPr>
          <w:lang w:val="en-US"/>
        </w:rPr>
      </w:pPr>
      <w:r w:rsidRPr="00280D54">
        <w:rPr>
          <w:lang w:val="en-US"/>
        </w:rPr>
        <w:t xml:space="preserve">Guarana, C. L., &amp; Hernandez, M. (2016). Identified ambivalence: When cognitive conflicts can help individuals overcome cognitive traps. </w:t>
      </w:r>
      <w:r w:rsidRPr="00280D54">
        <w:rPr>
          <w:i/>
          <w:iCs/>
          <w:lang w:val="en-US"/>
        </w:rPr>
        <w:t>Journal of Applied Psychology</w:t>
      </w:r>
      <w:r w:rsidRPr="00280D54">
        <w:rPr>
          <w:lang w:val="en-US"/>
        </w:rPr>
        <w:t xml:space="preserve">, </w:t>
      </w:r>
      <w:r w:rsidRPr="00280D54">
        <w:rPr>
          <w:i/>
          <w:iCs/>
          <w:lang w:val="en-US"/>
        </w:rPr>
        <w:t>101</w:t>
      </w:r>
      <w:r w:rsidRPr="00280D54">
        <w:rPr>
          <w:lang w:val="en-US"/>
        </w:rPr>
        <w:t>(7), 1013–1029. https://doi.org/10.1037/apl0000105</w:t>
      </w:r>
    </w:p>
    <w:p w14:paraId="234EE0EC" w14:textId="77777777" w:rsidR="00280D54" w:rsidRPr="00280D54" w:rsidRDefault="00280D54" w:rsidP="00280D54">
      <w:pPr>
        <w:pStyle w:val="Literaturverzeichnis"/>
        <w:rPr>
          <w:lang w:val="en-US"/>
        </w:rPr>
      </w:pPr>
      <w:r w:rsidRPr="00280D54">
        <w:rPr>
          <w:lang w:val="en-US"/>
        </w:rPr>
        <w:t xml:space="preserve">Haddock, G., &amp; Maio, G. R. (2019). Inter-individual differences in attitude content: Cognition, affect, and attitudes. In </w:t>
      </w:r>
      <w:r w:rsidRPr="00280D54">
        <w:rPr>
          <w:i/>
          <w:iCs/>
          <w:lang w:val="en-US"/>
        </w:rPr>
        <w:t>Advances in Experimental Social Psychology</w:t>
      </w:r>
      <w:r w:rsidRPr="00280D54">
        <w:rPr>
          <w:lang w:val="en-US"/>
        </w:rPr>
        <w:t xml:space="preserve"> (Vol. 59, pp. 53–102). Elsevier. https://doi.org/10.1016/bs.aesp.2018.10.002</w:t>
      </w:r>
    </w:p>
    <w:p w14:paraId="24177376" w14:textId="77777777" w:rsidR="00280D54" w:rsidRPr="00280D54" w:rsidRDefault="00280D54" w:rsidP="00280D54">
      <w:pPr>
        <w:pStyle w:val="Literaturverzeichnis"/>
        <w:rPr>
          <w:lang w:val="en-US"/>
        </w:rPr>
      </w:pPr>
      <w:r w:rsidRPr="00280D54">
        <w:rPr>
          <w:lang w:val="en-US"/>
        </w:rPr>
        <w:lastRenderedPageBreak/>
        <w:t xml:space="preserve">Harris, E. A., &amp; Van </w:t>
      </w:r>
      <w:proofErr w:type="spellStart"/>
      <w:r w:rsidRPr="00280D54">
        <w:rPr>
          <w:lang w:val="en-US"/>
        </w:rPr>
        <w:t>Bavel</w:t>
      </w:r>
      <w:proofErr w:type="spellEnd"/>
      <w:r w:rsidRPr="00280D54">
        <w:rPr>
          <w:lang w:val="en-US"/>
        </w:rPr>
        <w:t xml:space="preserve">, J. J. (2021). Preregistered Replication of “Feeling Superior Is a Bipartisan Issue: Extremity (Not Direction) of Political Views Predicts Perceived Belief Superiority.” </w:t>
      </w:r>
      <w:r w:rsidRPr="00280D54">
        <w:rPr>
          <w:i/>
          <w:iCs/>
          <w:lang w:val="en-US"/>
        </w:rPr>
        <w:t>Psychological Science</w:t>
      </w:r>
      <w:r w:rsidRPr="00280D54">
        <w:rPr>
          <w:lang w:val="en-US"/>
        </w:rPr>
        <w:t xml:space="preserve">, </w:t>
      </w:r>
      <w:r w:rsidRPr="00280D54">
        <w:rPr>
          <w:i/>
          <w:iCs/>
          <w:lang w:val="en-US"/>
        </w:rPr>
        <w:t>32</w:t>
      </w:r>
      <w:r w:rsidRPr="00280D54">
        <w:rPr>
          <w:lang w:val="en-US"/>
        </w:rPr>
        <w:t>(3), 451–458. https://doi.org/10.1177/0956797620968792</w:t>
      </w:r>
    </w:p>
    <w:p w14:paraId="32B53269" w14:textId="77777777" w:rsidR="00280D54" w:rsidRPr="00280D54" w:rsidRDefault="00280D54" w:rsidP="00280D54">
      <w:pPr>
        <w:pStyle w:val="Literaturverzeichnis"/>
        <w:rPr>
          <w:lang w:val="en-US"/>
        </w:rPr>
      </w:pPr>
      <w:r w:rsidRPr="00280D54">
        <w:rPr>
          <w:lang w:val="en-US"/>
        </w:rPr>
        <w:t xml:space="preserve">Hibbing, J. R., Smith, K. B., &amp; Alford, J. R. (2014). Differences in negativity bias underlie variations in political ideology. </w:t>
      </w:r>
      <w:r w:rsidRPr="00280D54">
        <w:rPr>
          <w:i/>
          <w:iCs/>
          <w:lang w:val="en-US"/>
        </w:rPr>
        <w:t>Behavioral and Brain Sciences</w:t>
      </w:r>
      <w:r w:rsidRPr="00280D54">
        <w:rPr>
          <w:lang w:val="en-US"/>
        </w:rPr>
        <w:t xml:space="preserve">, </w:t>
      </w:r>
      <w:r w:rsidRPr="00280D54">
        <w:rPr>
          <w:i/>
          <w:iCs/>
          <w:lang w:val="en-US"/>
        </w:rPr>
        <w:t>37</w:t>
      </w:r>
      <w:r w:rsidRPr="00280D54">
        <w:rPr>
          <w:lang w:val="en-US"/>
        </w:rPr>
        <w:t>(3), 297–307. https://doi.org/10.1017/S0140525X13001192</w:t>
      </w:r>
    </w:p>
    <w:p w14:paraId="6C5BB6FD" w14:textId="77777777" w:rsidR="00280D54" w:rsidRPr="00280D54" w:rsidRDefault="00280D54" w:rsidP="00280D54">
      <w:pPr>
        <w:pStyle w:val="Literaturverzeichnis"/>
        <w:rPr>
          <w:lang w:val="en-US"/>
        </w:rPr>
      </w:pPr>
      <w:proofErr w:type="spellStart"/>
      <w:r w:rsidRPr="00280D54">
        <w:rPr>
          <w:lang w:val="en-US"/>
        </w:rPr>
        <w:t>Hohnsbehn</w:t>
      </w:r>
      <w:proofErr w:type="spellEnd"/>
      <w:r w:rsidRPr="00280D54">
        <w:rPr>
          <w:lang w:val="en-US"/>
        </w:rPr>
        <w:t xml:space="preserve">, J.-M., </w:t>
      </w:r>
      <w:proofErr w:type="spellStart"/>
      <w:r w:rsidRPr="00280D54">
        <w:rPr>
          <w:lang w:val="en-US"/>
        </w:rPr>
        <w:t>Urschler</w:t>
      </w:r>
      <w:proofErr w:type="spellEnd"/>
      <w:r w:rsidRPr="00280D54">
        <w:rPr>
          <w:lang w:val="en-US"/>
        </w:rPr>
        <w:t xml:space="preserve">, D. F., &amp; Schneider, I. K. (2022). Torn but balanced: Trait ambivalence is negatively related to confirmation. </w:t>
      </w:r>
      <w:r w:rsidRPr="00280D54">
        <w:rPr>
          <w:i/>
          <w:iCs/>
          <w:lang w:val="en-US"/>
        </w:rPr>
        <w:t>Personality and Individual Differences</w:t>
      </w:r>
      <w:r w:rsidRPr="00280D54">
        <w:rPr>
          <w:lang w:val="en-US"/>
        </w:rPr>
        <w:t xml:space="preserve">, </w:t>
      </w:r>
      <w:r w:rsidRPr="00280D54">
        <w:rPr>
          <w:i/>
          <w:iCs/>
          <w:lang w:val="en-US"/>
        </w:rPr>
        <w:t>196</w:t>
      </w:r>
      <w:r w:rsidRPr="00280D54">
        <w:rPr>
          <w:lang w:val="en-US"/>
        </w:rPr>
        <w:t>, 111736. https://doi.org/10.1016/j.paid.2022.111736</w:t>
      </w:r>
    </w:p>
    <w:p w14:paraId="158807BE" w14:textId="77777777" w:rsidR="00280D54" w:rsidRPr="00280D54" w:rsidRDefault="00280D54" w:rsidP="00280D54">
      <w:pPr>
        <w:pStyle w:val="Literaturverzeichnis"/>
        <w:rPr>
          <w:lang w:val="en-US"/>
        </w:rPr>
      </w:pPr>
      <w:r w:rsidRPr="00280D54">
        <w:rPr>
          <w:lang w:val="en-US"/>
        </w:rPr>
        <w:t xml:space="preserve">Howe, L. C., &amp; Krosnick, J. A. (2017). Attitude Strength. </w:t>
      </w:r>
      <w:r w:rsidRPr="00280D54">
        <w:rPr>
          <w:i/>
          <w:iCs/>
          <w:lang w:val="en-US"/>
        </w:rPr>
        <w:t>Annual Review of Psychology</w:t>
      </w:r>
      <w:r w:rsidRPr="00280D54">
        <w:rPr>
          <w:lang w:val="en-US"/>
        </w:rPr>
        <w:t xml:space="preserve">, </w:t>
      </w:r>
      <w:r w:rsidRPr="00280D54">
        <w:rPr>
          <w:i/>
          <w:iCs/>
          <w:lang w:val="en-US"/>
        </w:rPr>
        <w:t>68</w:t>
      </w:r>
      <w:r w:rsidRPr="00280D54">
        <w:rPr>
          <w:lang w:val="en-US"/>
        </w:rPr>
        <w:t>(1), 327–351. https://doi.org/10.1146/annurev-psych-122414-033600</w:t>
      </w:r>
    </w:p>
    <w:p w14:paraId="1E9DB301" w14:textId="77777777" w:rsidR="00280D54" w:rsidRPr="00280D54" w:rsidRDefault="00280D54" w:rsidP="00280D54">
      <w:pPr>
        <w:pStyle w:val="Literaturverzeichnis"/>
        <w:rPr>
          <w:lang w:val="en-US"/>
        </w:rPr>
      </w:pPr>
      <w:r>
        <w:t xml:space="preserve">Jedinger, A., &amp; Burger, A. M. (2021). </w:t>
      </w:r>
      <w:r w:rsidRPr="00280D54">
        <w:rPr>
          <w:lang w:val="en-US"/>
        </w:rPr>
        <w:t xml:space="preserve">Do Smarter People Have More Conservative Economic Attitudes? Assessing the Relationship Between Cognitive Ability and Economic Ideology. </w:t>
      </w:r>
      <w:r w:rsidRPr="00280D54">
        <w:rPr>
          <w:i/>
          <w:iCs/>
          <w:lang w:val="en-US"/>
        </w:rPr>
        <w:t>Personality and Social Psychology Bulletin</w:t>
      </w:r>
      <w:r w:rsidRPr="00280D54">
        <w:rPr>
          <w:lang w:val="en-US"/>
        </w:rPr>
        <w:t>, 014616722110468. https://doi.org/10.1177/01461672211046808</w:t>
      </w:r>
    </w:p>
    <w:p w14:paraId="22E902EF" w14:textId="77777777" w:rsidR="00280D54" w:rsidRPr="00280D54" w:rsidRDefault="00280D54" w:rsidP="00280D54">
      <w:pPr>
        <w:pStyle w:val="Literaturverzeichnis"/>
        <w:rPr>
          <w:lang w:val="en-US"/>
        </w:rPr>
      </w:pPr>
      <w:r>
        <w:t xml:space="preserve">Jonas, K., </w:t>
      </w:r>
      <w:proofErr w:type="spellStart"/>
      <w:r>
        <w:t>Broemer</w:t>
      </w:r>
      <w:proofErr w:type="spellEnd"/>
      <w:r>
        <w:t xml:space="preserve">, P., &amp; Diehl, M. (2000). </w:t>
      </w:r>
      <w:r w:rsidRPr="00280D54">
        <w:rPr>
          <w:lang w:val="en-US"/>
        </w:rPr>
        <w:t xml:space="preserve">Attitudinal Ambivalence. </w:t>
      </w:r>
      <w:r w:rsidRPr="00280D54">
        <w:rPr>
          <w:i/>
          <w:iCs/>
          <w:lang w:val="en-US"/>
        </w:rPr>
        <w:t>European Review of Social Psychology</w:t>
      </w:r>
      <w:r w:rsidRPr="00280D54">
        <w:rPr>
          <w:lang w:val="en-US"/>
        </w:rPr>
        <w:t xml:space="preserve">, </w:t>
      </w:r>
      <w:r w:rsidRPr="00280D54">
        <w:rPr>
          <w:i/>
          <w:iCs/>
          <w:lang w:val="en-US"/>
        </w:rPr>
        <w:t>11</w:t>
      </w:r>
      <w:r w:rsidRPr="00280D54">
        <w:rPr>
          <w:lang w:val="en-US"/>
        </w:rPr>
        <w:t>(1), 35–74. https://doi.org/10.1080/14792779943000125</w:t>
      </w:r>
    </w:p>
    <w:p w14:paraId="60224EEF" w14:textId="77777777" w:rsidR="00280D54" w:rsidRPr="00280D54" w:rsidRDefault="00280D54" w:rsidP="00280D54">
      <w:pPr>
        <w:pStyle w:val="Literaturverzeichnis"/>
        <w:rPr>
          <w:lang w:val="en-US"/>
        </w:rPr>
      </w:pPr>
      <w:r w:rsidRPr="00280D54">
        <w:rPr>
          <w:lang w:val="en-US"/>
        </w:rPr>
        <w:t xml:space="preserve">Jost, J. T. (2017). Ideological Asymmetries and the Essence of Political Psychology: Presidential Address. </w:t>
      </w:r>
      <w:r w:rsidRPr="00280D54">
        <w:rPr>
          <w:i/>
          <w:iCs/>
          <w:lang w:val="en-US"/>
        </w:rPr>
        <w:t>Political Psychology</w:t>
      </w:r>
      <w:r w:rsidRPr="00280D54">
        <w:rPr>
          <w:lang w:val="en-US"/>
        </w:rPr>
        <w:t xml:space="preserve">, </w:t>
      </w:r>
      <w:r w:rsidRPr="00280D54">
        <w:rPr>
          <w:i/>
          <w:iCs/>
          <w:lang w:val="en-US"/>
        </w:rPr>
        <w:t>38</w:t>
      </w:r>
      <w:r w:rsidRPr="00280D54">
        <w:rPr>
          <w:lang w:val="en-US"/>
        </w:rPr>
        <w:t>(2), 167–208. https://doi.org/10.1111/pops.12407</w:t>
      </w:r>
    </w:p>
    <w:p w14:paraId="1F3B04F0" w14:textId="77777777" w:rsidR="00280D54" w:rsidRPr="00280D54" w:rsidRDefault="00280D54" w:rsidP="00280D54">
      <w:pPr>
        <w:pStyle w:val="Literaturverzeichnis"/>
        <w:rPr>
          <w:lang w:val="en-US"/>
        </w:rPr>
      </w:pPr>
      <w:r w:rsidRPr="00280D54">
        <w:rPr>
          <w:lang w:val="en-US"/>
        </w:rPr>
        <w:t xml:space="preserve">Jost, J. T., Federico, C. M., &amp; Napier, J. L. (2009). Political Ideology: Its Structure, Functions, and Elective Affinities. </w:t>
      </w:r>
      <w:r w:rsidRPr="00280D54">
        <w:rPr>
          <w:i/>
          <w:iCs/>
          <w:lang w:val="en-US"/>
        </w:rPr>
        <w:t>Annual Review of Psychology</w:t>
      </w:r>
      <w:r w:rsidRPr="00280D54">
        <w:rPr>
          <w:lang w:val="en-US"/>
        </w:rPr>
        <w:t xml:space="preserve">, </w:t>
      </w:r>
      <w:r w:rsidRPr="00280D54">
        <w:rPr>
          <w:i/>
          <w:iCs/>
          <w:lang w:val="en-US"/>
        </w:rPr>
        <w:t>60</w:t>
      </w:r>
      <w:r w:rsidRPr="00280D54">
        <w:rPr>
          <w:lang w:val="en-US"/>
        </w:rPr>
        <w:t>(1), 307–337. https://doi.org/10.1146/annurev.psych.60.110707.163600</w:t>
      </w:r>
    </w:p>
    <w:p w14:paraId="3639240F" w14:textId="77777777" w:rsidR="00280D54" w:rsidRPr="00280D54" w:rsidRDefault="00280D54" w:rsidP="00280D54">
      <w:pPr>
        <w:pStyle w:val="Literaturverzeichnis"/>
        <w:rPr>
          <w:lang w:val="en-US"/>
        </w:rPr>
      </w:pPr>
      <w:r w:rsidRPr="00280D54">
        <w:rPr>
          <w:lang w:val="en-US"/>
        </w:rPr>
        <w:t xml:space="preserve">Jost, J. T., Glaser, J., </w:t>
      </w:r>
      <w:proofErr w:type="spellStart"/>
      <w:r w:rsidRPr="00280D54">
        <w:rPr>
          <w:lang w:val="en-US"/>
        </w:rPr>
        <w:t>Kruglanski</w:t>
      </w:r>
      <w:proofErr w:type="spellEnd"/>
      <w:r w:rsidRPr="00280D54">
        <w:rPr>
          <w:lang w:val="en-US"/>
        </w:rPr>
        <w:t xml:space="preserve">, A. W., &amp; </w:t>
      </w:r>
      <w:proofErr w:type="spellStart"/>
      <w:r w:rsidRPr="00280D54">
        <w:rPr>
          <w:lang w:val="en-US"/>
        </w:rPr>
        <w:t>Sulloway</w:t>
      </w:r>
      <w:proofErr w:type="spellEnd"/>
      <w:r w:rsidRPr="00280D54">
        <w:rPr>
          <w:lang w:val="en-US"/>
        </w:rPr>
        <w:t xml:space="preserve">, F. J. (2003). Political conservatism as motivated social cognition. </w:t>
      </w:r>
      <w:r w:rsidRPr="00280D54">
        <w:rPr>
          <w:i/>
          <w:iCs/>
          <w:lang w:val="en-US"/>
        </w:rPr>
        <w:t>Psychological Bulletin</w:t>
      </w:r>
      <w:r w:rsidRPr="00280D54">
        <w:rPr>
          <w:lang w:val="en-US"/>
        </w:rPr>
        <w:t xml:space="preserve">, </w:t>
      </w:r>
      <w:r w:rsidRPr="00280D54">
        <w:rPr>
          <w:i/>
          <w:iCs/>
          <w:lang w:val="en-US"/>
        </w:rPr>
        <w:t>129</w:t>
      </w:r>
      <w:r w:rsidRPr="00280D54">
        <w:rPr>
          <w:lang w:val="en-US"/>
        </w:rPr>
        <w:t>(3), 339–375. https://doi.org/10.1037/0033-2909.129.3.339</w:t>
      </w:r>
    </w:p>
    <w:p w14:paraId="4929281E" w14:textId="77777777" w:rsidR="00280D54" w:rsidRPr="00280D54" w:rsidRDefault="00280D54" w:rsidP="00280D54">
      <w:pPr>
        <w:pStyle w:val="Literaturverzeichnis"/>
        <w:rPr>
          <w:lang w:val="en-US"/>
        </w:rPr>
      </w:pPr>
      <w:r>
        <w:t xml:space="preserve">Jost, J. T., &amp; </w:t>
      </w:r>
      <w:proofErr w:type="spellStart"/>
      <w:r>
        <w:t>Krochik</w:t>
      </w:r>
      <w:proofErr w:type="spellEnd"/>
      <w:r>
        <w:t xml:space="preserve">, M. (2014). </w:t>
      </w:r>
      <w:r w:rsidRPr="00280D54">
        <w:rPr>
          <w:lang w:val="en-US"/>
        </w:rPr>
        <w:t xml:space="preserve">Ideological Differences in Epistemic Motivation: Implications for Attitude Structure, Depth of Information Processing, Susceptibility to Persuasion, and </w:t>
      </w:r>
      <w:r w:rsidRPr="00280D54">
        <w:rPr>
          <w:lang w:val="en-US"/>
        </w:rPr>
        <w:lastRenderedPageBreak/>
        <w:t xml:space="preserve">Stereotyping. In </w:t>
      </w:r>
      <w:r w:rsidRPr="00280D54">
        <w:rPr>
          <w:i/>
          <w:iCs/>
          <w:lang w:val="en-US"/>
        </w:rPr>
        <w:t>Advances in Motivation Science</w:t>
      </w:r>
      <w:r w:rsidRPr="00280D54">
        <w:rPr>
          <w:lang w:val="en-US"/>
        </w:rPr>
        <w:t xml:space="preserve"> (Vol. 1, pp. 181–231). Elsevier. https://doi.org/10.1016/bs.adms.2014.08.005</w:t>
      </w:r>
    </w:p>
    <w:p w14:paraId="4AF4EA7A" w14:textId="77777777" w:rsidR="00280D54" w:rsidRPr="00280D54" w:rsidRDefault="00280D54" w:rsidP="00280D54">
      <w:pPr>
        <w:pStyle w:val="Literaturverzeichnis"/>
        <w:rPr>
          <w:lang w:val="en-US"/>
        </w:rPr>
      </w:pPr>
      <w:r w:rsidRPr="00280D54">
        <w:rPr>
          <w:lang w:val="en-US"/>
        </w:rPr>
        <w:t xml:space="preserve">Kahan, D. M. (2013). Ideology, motivated reasoning, and cognitive reflection. </w:t>
      </w:r>
      <w:r w:rsidRPr="00280D54">
        <w:rPr>
          <w:i/>
          <w:iCs/>
          <w:lang w:val="en-US"/>
        </w:rPr>
        <w:t>Judgment and Decision Making</w:t>
      </w:r>
      <w:r w:rsidRPr="00280D54">
        <w:rPr>
          <w:lang w:val="en-US"/>
        </w:rPr>
        <w:t xml:space="preserve">, </w:t>
      </w:r>
      <w:r w:rsidRPr="00280D54">
        <w:rPr>
          <w:i/>
          <w:iCs/>
          <w:lang w:val="en-US"/>
        </w:rPr>
        <w:t>8</w:t>
      </w:r>
      <w:r w:rsidRPr="00280D54">
        <w:rPr>
          <w:lang w:val="en-US"/>
        </w:rPr>
        <w:t>(4), 407–424.</w:t>
      </w:r>
    </w:p>
    <w:p w14:paraId="30D43385" w14:textId="77777777" w:rsidR="00280D54" w:rsidRPr="00280D54" w:rsidRDefault="00280D54" w:rsidP="00280D54">
      <w:pPr>
        <w:pStyle w:val="Literaturverzeichnis"/>
        <w:rPr>
          <w:lang w:val="en-US"/>
        </w:rPr>
      </w:pPr>
      <w:proofErr w:type="spellStart"/>
      <w:r w:rsidRPr="00280D54">
        <w:rPr>
          <w:lang w:val="en-US"/>
        </w:rPr>
        <w:t>Keele</w:t>
      </w:r>
      <w:proofErr w:type="spellEnd"/>
      <w:r w:rsidRPr="00280D54">
        <w:rPr>
          <w:lang w:val="en-US"/>
        </w:rPr>
        <w:t xml:space="preserve">, L., &amp; Wolak, J. (2006). Value Conflict and Volatility in Party Identification. </w:t>
      </w:r>
      <w:r w:rsidRPr="00280D54">
        <w:rPr>
          <w:i/>
          <w:iCs/>
          <w:lang w:val="en-US"/>
        </w:rPr>
        <w:t>British Journal of Political Science</w:t>
      </w:r>
      <w:r w:rsidRPr="00280D54">
        <w:rPr>
          <w:lang w:val="en-US"/>
        </w:rPr>
        <w:t xml:space="preserve">, </w:t>
      </w:r>
      <w:r w:rsidRPr="00280D54">
        <w:rPr>
          <w:i/>
          <w:iCs/>
          <w:lang w:val="en-US"/>
        </w:rPr>
        <w:t>36</w:t>
      </w:r>
      <w:r w:rsidRPr="00280D54">
        <w:rPr>
          <w:lang w:val="en-US"/>
        </w:rPr>
        <w:t>(4), 671–690. https://doi.org/10.1017/S0007123406000354</w:t>
      </w:r>
    </w:p>
    <w:p w14:paraId="57C9500E" w14:textId="77777777" w:rsidR="00280D54" w:rsidRPr="00280D54" w:rsidRDefault="00280D54" w:rsidP="00280D54">
      <w:pPr>
        <w:pStyle w:val="Literaturverzeichnis"/>
        <w:rPr>
          <w:lang w:val="en-US"/>
        </w:rPr>
      </w:pPr>
      <w:proofErr w:type="spellStart"/>
      <w:r w:rsidRPr="00280D54">
        <w:rPr>
          <w:lang w:val="en-US"/>
        </w:rPr>
        <w:t>Keele</w:t>
      </w:r>
      <w:proofErr w:type="spellEnd"/>
      <w:r w:rsidRPr="00280D54">
        <w:rPr>
          <w:lang w:val="en-US"/>
        </w:rPr>
        <w:t xml:space="preserve">, L., &amp; Wolak, J. (2008). Contextual Sources of Ambivalence. </w:t>
      </w:r>
      <w:r w:rsidRPr="00280D54">
        <w:rPr>
          <w:i/>
          <w:iCs/>
          <w:lang w:val="en-US"/>
        </w:rPr>
        <w:t>Political Psychology</w:t>
      </w:r>
      <w:r w:rsidRPr="00280D54">
        <w:rPr>
          <w:lang w:val="en-US"/>
        </w:rPr>
        <w:t xml:space="preserve">, </w:t>
      </w:r>
      <w:r w:rsidRPr="00280D54">
        <w:rPr>
          <w:i/>
          <w:iCs/>
          <w:lang w:val="en-US"/>
        </w:rPr>
        <w:t>29</w:t>
      </w:r>
      <w:r w:rsidRPr="00280D54">
        <w:rPr>
          <w:lang w:val="en-US"/>
        </w:rPr>
        <w:t>(5), 653–673. https://doi.org/10.1111/j.1467-9221.2008.00659.x</w:t>
      </w:r>
    </w:p>
    <w:p w14:paraId="611101A6" w14:textId="77777777" w:rsidR="00280D54" w:rsidRPr="00280D54" w:rsidRDefault="00280D54" w:rsidP="00280D54">
      <w:pPr>
        <w:pStyle w:val="Literaturverzeichnis"/>
        <w:rPr>
          <w:lang w:val="en-US"/>
        </w:rPr>
      </w:pPr>
      <w:proofErr w:type="spellStart"/>
      <w:r w:rsidRPr="00280D54">
        <w:rPr>
          <w:lang w:val="en-US"/>
        </w:rPr>
        <w:t>Krochik</w:t>
      </w:r>
      <w:proofErr w:type="spellEnd"/>
      <w:r w:rsidRPr="00280D54">
        <w:rPr>
          <w:lang w:val="en-US"/>
        </w:rPr>
        <w:t xml:space="preserve">, M., Jost, J. T., &amp; </w:t>
      </w:r>
      <w:proofErr w:type="spellStart"/>
      <w:r w:rsidRPr="00280D54">
        <w:rPr>
          <w:lang w:val="en-US"/>
        </w:rPr>
        <w:t>Nosek</w:t>
      </w:r>
      <w:proofErr w:type="spellEnd"/>
      <w:r w:rsidRPr="00280D54">
        <w:rPr>
          <w:lang w:val="en-US"/>
        </w:rPr>
        <w:t xml:space="preserve">, B. A. (2007). </w:t>
      </w:r>
      <w:r w:rsidRPr="00280D54">
        <w:rPr>
          <w:i/>
          <w:iCs/>
          <w:lang w:val="en-US"/>
        </w:rPr>
        <w:t xml:space="preserve">Ideology informs structure: Social and </w:t>
      </w:r>
      <w:proofErr w:type="spellStart"/>
      <w:r w:rsidRPr="00280D54">
        <w:rPr>
          <w:i/>
          <w:iCs/>
          <w:lang w:val="en-US"/>
        </w:rPr>
        <w:t>moti</w:t>
      </w:r>
      <w:proofErr w:type="spellEnd"/>
      <w:r w:rsidRPr="00280D54">
        <w:rPr>
          <w:i/>
          <w:iCs/>
          <w:lang w:val="en-US"/>
        </w:rPr>
        <w:t xml:space="preserve">- </w:t>
      </w:r>
      <w:proofErr w:type="spellStart"/>
      <w:r w:rsidRPr="00280D54">
        <w:rPr>
          <w:i/>
          <w:iCs/>
          <w:lang w:val="en-US"/>
        </w:rPr>
        <w:t>vational</w:t>
      </w:r>
      <w:proofErr w:type="spellEnd"/>
      <w:r w:rsidRPr="00280D54">
        <w:rPr>
          <w:i/>
          <w:iCs/>
          <w:lang w:val="en-US"/>
        </w:rPr>
        <w:t xml:space="preserve"> in</w:t>
      </w:r>
      <w:r>
        <w:rPr>
          <w:i/>
          <w:iCs/>
        </w:rPr>
        <w:t>ﬂ</w:t>
      </w:r>
      <w:proofErr w:type="spellStart"/>
      <w:r w:rsidRPr="00280D54">
        <w:rPr>
          <w:i/>
          <w:iCs/>
          <w:lang w:val="en-US"/>
        </w:rPr>
        <w:t>uences</w:t>
      </w:r>
      <w:proofErr w:type="spellEnd"/>
      <w:r w:rsidRPr="00280D54">
        <w:rPr>
          <w:i/>
          <w:iCs/>
          <w:lang w:val="en-US"/>
        </w:rPr>
        <w:t xml:space="preserve"> on the attitudinal strength of liberals and conservatives.</w:t>
      </w:r>
      <w:r w:rsidRPr="00280D54">
        <w:rPr>
          <w:lang w:val="en-US"/>
        </w:rPr>
        <w:t xml:space="preserve"> Annual Meeting of the International Society of Political Psychology, Portland, Oregon.</w:t>
      </w:r>
    </w:p>
    <w:p w14:paraId="647931F7" w14:textId="77777777" w:rsidR="00280D54" w:rsidRPr="00280D54" w:rsidRDefault="00280D54" w:rsidP="00280D54">
      <w:pPr>
        <w:pStyle w:val="Literaturverzeichnis"/>
        <w:rPr>
          <w:lang w:val="en-US"/>
        </w:rPr>
      </w:pPr>
      <w:r w:rsidRPr="00280D54">
        <w:rPr>
          <w:lang w:val="en-US"/>
        </w:rPr>
        <w:t xml:space="preserve">Lammers, J., Koch, A., Conway, P., &amp; Brandt, M. J. (2017). The Political Domain Appears Simpler to the Politically Extreme Than to Political Moderates. </w:t>
      </w:r>
      <w:r w:rsidRPr="00280D54">
        <w:rPr>
          <w:i/>
          <w:iCs/>
          <w:lang w:val="en-US"/>
        </w:rPr>
        <w:t>Social Psychological and Personality Science</w:t>
      </w:r>
      <w:r w:rsidRPr="00280D54">
        <w:rPr>
          <w:lang w:val="en-US"/>
        </w:rPr>
        <w:t xml:space="preserve">, </w:t>
      </w:r>
      <w:r w:rsidRPr="00280D54">
        <w:rPr>
          <w:i/>
          <w:iCs/>
          <w:lang w:val="en-US"/>
        </w:rPr>
        <w:t>8</w:t>
      </w:r>
      <w:r w:rsidRPr="00280D54">
        <w:rPr>
          <w:lang w:val="en-US"/>
        </w:rPr>
        <w:t>(6), 612–622. https://doi.org/10.1177/1948550616678456</w:t>
      </w:r>
    </w:p>
    <w:p w14:paraId="187EC9D1" w14:textId="77777777" w:rsidR="00280D54" w:rsidRPr="00280D54" w:rsidRDefault="00280D54" w:rsidP="00280D54">
      <w:pPr>
        <w:pStyle w:val="Literaturverzeichnis"/>
        <w:rPr>
          <w:lang w:val="en-US"/>
        </w:rPr>
      </w:pPr>
      <w:r w:rsidRPr="00280D54">
        <w:rPr>
          <w:lang w:val="en-US"/>
        </w:rPr>
        <w:t xml:space="preserve">Lavine, H. (2001). The Electoral Consequences of Ambivalence toward Presidential Candidates. </w:t>
      </w:r>
      <w:r w:rsidRPr="00280D54">
        <w:rPr>
          <w:i/>
          <w:iCs/>
          <w:lang w:val="en-US"/>
        </w:rPr>
        <w:t>American Journal of Political Science</w:t>
      </w:r>
      <w:r w:rsidRPr="00280D54">
        <w:rPr>
          <w:lang w:val="en-US"/>
        </w:rPr>
        <w:t xml:space="preserve">, </w:t>
      </w:r>
      <w:r w:rsidRPr="00280D54">
        <w:rPr>
          <w:i/>
          <w:iCs/>
          <w:lang w:val="en-US"/>
        </w:rPr>
        <w:t>45</w:t>
      </w:r>
      <w:r w:rsidRPr="00280D54">
        <w:rPr>
          <w:lang w:val="en-US"/>
        </w:rPr>
        <w:t>(4), 915. https://doi.org/10.2307/2669332</w:t>
      </w:r>
    </w:p>
    <w:p w14:paraId="53111EC8" w14:textId="77777777" w:rsidR="00280D54" w:rsidRPr="00280D54" w:rsidRDefault="00280D54" w:rsidP="00280D54">
      <w:pPr>
        <w:pStyle w:val="Literaturverzeichnis"/>
        <w:rPr>
          <w:lang w:val="en-US"/>
        </w:rPr>
      </w:pPr>
      <w:r w:rsidRPr="00280D54">
        <w:rPr>
          <w:lang w:val="en-US"/>
        </w:rPr>
        <w:t xml:space="preserve">Lavine, H., Johnston, C. D., &amp; </w:t>
      </w:r>
      <w:proofErr w:type="spellStart"/>
      <w:r w:rsidRPr="00280D54">
        <w:rPr>
          <w:lang w:val="en-US"/>
        </w:rPr>
        <w:t>Steenbergen</w:t>
      </w:r>
      <w:proofErr w:type="spellEnd"/>
      <w:r w:rsidRPr="00280D54">
        <w:rPr>
          <w:lang w:val="en-US"/>
        </w:rPr>
        <w:t xml:space="preserve">, M. R. (2012). </w:t>
      </w:r>
      <w:r w:rsidRPr="00280D54">
        <w:rPr>
          <w:i/>
          <w:iCs/>
          <w:lang w:val="en-US"/>
        </w:rPr>
        <w:t>The ambivalent partisan: How critical loyalty promotes democracy</w:t>
      </w:r>
      <w:r w:rsidRPr="00280D54">
        <w:rPr>
          <w:lang w:val="en-US"/>
        </w:rPr>
        <w:t>. Oxford University Press.</w:t>
      </w:r>
    </w:p>
    <w:p w14:paraId="52D6BFEA" w14:textId="77777777" w:rsidR="00280D54" w:rsidRPr="00280D54" w:rsidRDefault="00280D54" w:rsidP="00280D54">
      <w:pPr>
        <w:pStyle w:val="Literaturverzeichnis"/>
        <w:rPr>
          <w:lang w:val="en-US"/>
        </w:rPr>
      </w:pPr>
      <w:r w:rsidRPr="00280D54">
        <w:rPr>
          <w:lang w:val="en-US"/>
        </w:rPr>
        <w:t xml:space="preserve">Locke, K. D., &amp; Braun, C. C. (2009). Ambivalence versus Valence: Analyzing the Effects of Opposing Attitudes. </w:t>
      </w:r>
      <w:r w:rsidRPr="00280D54">
        <w:rPr>
          <w:i/>
          <w:iCs/>
          <w:lang w:val="en-US"/>
        </w:rPr>
        <w:t>Social Cognition</w:t>
      </w:r>
      <w:r w:rsidRPr="00280D54">
        <w:rPr>
          <w:lang w:val="en-US"/>
        </w:rPr>
        <w:t xml:space="preserve">, </w:t>
      </w:r>
      <w:r w:rsidRPr="00280D54">
        <w:rPr>
          <w:i/>
          <w:iCs/>
          <w:lang w:val="en-US"/>
        </w:rPr>
        <w:t>27</w:t>
      </w:r>
      <w:r w:rsidRPr="00280D54">
        <w:rPr>
          <w:lang w:val="en-US"/>
        </w:rPr>
        <w:t>(1), 89–104. https://doi.org/10.1521/soco.2009.27.1.89</w:t>
      </w:r>
    </w:p>
    <w:p w14:paraId="138D4502" w14:textId="77777777" w:rsidR="00280D54" w:rsidRPr="00280D54" w:rsidRDefault="00280D54" w:rsidP="00280D54">
      <w:pPr>
        <w:pStyle w:val="Literaturverzeichnis"/>
        <w:rPr>
          <w:lang w:val="en-US"/>
        </w:rPr>
      </w:pPr>
      <w:r w:rsidRPr="00280D54">
        <w:rPr>
          <w:lang w:val="en-US"/>
        </w:rPr>
        <w:t xml:space="preserve">Malka, A., &amp; Soto, C. J. (2015). Rigidity of the Economic Right? Menu-Independent and Menu-Dependent Influences of Psychological Dispositions on Political Attitudes. </w:t>
      </w:r>
      <w:r w:rsidRPr="00280D54">
        <w:rPr>
          <w:i/>
          <w:iCs/>
          <w:lang w:val="en-US"/>
        </w:rPr>
        <w:t>Current Directions in Psychological Science</w:t>
      </w:r>
      <w:r w:rsidRPr="00280D54">
        <w:rPr>
          <w:lang w:val="en-US"/>
        </w:rPr>
        <w:t xml:space="preserve">, </w:t>
      </w:r>
      <w:r w:rsidRPr="00280D54">
        <w:rPr>
          <w:i/>
          <w:iCs/>
          <w:lang w:val="en-US"/>
        </w:rPr>
        <w:t>24</w:t>
      </w:r>
      <w:r w:rsidRPr="00280D54">
        <w:rPr>
          <w:lang w:val="en-US"/>
        </w:rPr>
        <w:t>(2), 137–142. https://doi.org/10.1177/0963721414556340</w:t>
      </w:r>
    </w:p>
    <w:p w14:paraId="2D9D1EC4" w14:textId="77777777" w:rsidR="00280D54" w:rsidRPr="00280D54" w:rsidRDefault="00280D54" w:rsidP="00280D54">
      <w:pPr>
        <w:pStyle w:val="Literaturverzeichnis"/>
        <w:rPr>
          <w:lang w:val="en-US"/>
        </w:rPr>
      </w:pPr>
      <w:r w:rsidRPr="00280D54">
        <w:rPr>
          <w:lang w:val="en-US"/>
        </w:rPr>
        <w:t xml:space="preserve">Malka, A., Soto, C. J., </w:t>
      </w:r>
      <w:proofErr w:type="spellStart"/>
      <w:r w:rsidRPr="00280D54">
        <w:rPr>
          <w:lang w:val="en-US"/>
        </w:rPr>
        <w:t>Inzlicht</w:t>
      </w:r>
      <w:proofErr w:type="spellEnd"/>
      <w:r w:rsidRPr="00280D54">
        <w:rPr>
          <w:lang w:val="en-US"/>
        </w:rPr>
        <w:t xml:space="preserve">, M., &amp; </w:t>
      </w:r>
      <w:proofErr w:type="spellStart"/>
      <w:r w:rsidRPr="00280D54">
        <w:rPr>
          <w:lang w:val="en-US"/>
        </w:rPr>
        <w:t>Lelkes</w:t>
      </w:r>
      <w:proofErr w:type="spellEnd"/>
      <w:r w:rsidRPr="00280D54">
        <w:rPr>
          <w:lang w:val="en-US"/>
        </w:rPr>
        <w:t xml:space="preserve">, Y. (2014). Do needs for security and certainty predict cultural and economic conservatism? A cross-national analysis. </w:t>
      </w:r>
      <w:r w:rsidRPr="00280D54">
        <w:rPr>
          <w:i/>
          <w:iCs/>
          <w:lang w:val="en-US"/>
        </w:rPr>
        <w:t>Journal of Personality and Social Psychology</w:t>
      </w:r>
      <w:r w:rsidRPr="00280D54">
        <w:rPr>
          <w:lang w:val="en-US"/>
        </w:rPr>
        <w:t xml:space="preserve">, </w:t>
      </w:r>
      <w:r w:rsidRPr="00280D54">
        <w:rPr>
          <w:i/>
          <w:iCs/>
          <w:lang w:val="en-US"/>
        </w:rPr>
        <w:t>106</w:t>
      </w:r>
      <w:r w:rsidRPr="00280D54">
        <w:rPr>
          <w:lang w:val="en-US"/>
        </w:rPr>
        <w:t>(6), 1031–1051. https://doi.org/10.1037/a0036170</w:t>
      </w:r>
    </w:p>
    <w:p w14:paraId="7FB21227" w14:textId="77777777" w:rsidR="00280D54" w:rsidRPr="00280D54" w:rsidRDefault="00280D54" w:rsidP="00280D54">
      <w:pPr>
        <w:pStyle w:val="Literaturverzeichnis"/>
        <w:rPr>
          <w:lang w:val="en-US"/>
        </w:rPr>
      </w:pPr>
      <w:r w:rsidRPr="00280D54">
        <w:rPr>
          <w:lang w:val="en-US"/>
        </w:rPr>
        <w:lastRenderedPageBreak/>
        <w:t xml:space="preserve">McGraw, K. M., </w:t>
      </w:r>
      <w:proofErr w:type="spellStart"/>
      <w:r w:rsidRPr="00280D54">
        <w:rPr>
          <w:lang w:val="en-US"/>
        </w:rPr>
        <w:t>Hasecke</w:t>
      </w:r>
      <w:proofErr w:type="spellEnd"/>
      <w:r w:rsidRPr="00280D54">
        <w:rPr>
          <w:lang w:val="en-US"/>
        </w:rPr>
        <w:t xml:space="preserve">, E., &amp; Conger, K. (2003). Ambivalence, Uncertainty, and Processes of Candidate Evaluation. </w:t>
      </w:r>
      <w:r w:rsidRPr="00280D54">
        <w:rPr>
          <w:i/>
          <w:iCs/>
          <w:lang w:val="en-US"/>
        </w:rPr>
        <w:t>Political Psychology</w:t>
      </w:r>
      <w:r w:rsidRPr="00280D54">
        <w:rPr>
          <w:lang w:val="en-US"/>
        </w:rPr>
        <w:t xml:space="preserve">, </w:t>
      </w:r>
      <w:r w:rsidRPr="00280D54">
        <w:rPr>
          <w:i/>
          <w:iCs/>
          <w:lang w:val="en-US"/>
        </w:rPr>
        <w:t>24</w:t>
      </w:r>
      <w:r w:rsidRPr="00280D54">
        <w:rPr>
          <w:lang w:val="en-US"/>
        </w:rPr>
        <w:t>(3), 421–448. https://doi.org/10.1111/0162-895X.00335</w:t>
      </w:r>
    </w:p>
    <w:p w14:paraId="6D6F50E9" w14:textId="77777777" w:rsidR="00280D54" w:rsidRPr="00280D54" w:rsidRDefault="00280D54" w:rsidP="00280D54">
      <w:pPr>
        <w:pStyle w:val="Literaturverzeichnis"/>
        <w:rPr>
          <w:lang w:val="en-US"/>
        </w:rPr>
      </w:pPr>
      <w:r w:rsidRPr="00280D54">
        <w:rPr>
          <w:lang w:val="en-US"/>
        </w:rPr>
        <w:t xml:space="preserve">Morgan, G. S., &amp; </w:t>
      </w:r>
      <w:proofErr w:type="spellStart"/>
      <w:r w:rsidRPr="00280D54">
        <w:rPr>
          <w:lang w:val="en-US"/>
        </w:rPr>
        <w:t>Wisneski</w:t>
      </w:r>
      <w:proofErr w:type="spellEnd"/>
      <w:r w:rsidRPr="00280D54">
        <w:rPr>
          <w:lang w:val="en-US"/>
        </w:rPr>
        <w:t xml:space="preserve">, D. C. (2017). The Structure of Political Ideology Varies Between and Within People: Implications for Theories About Ideology’s Causes. </w:t>
      </w:r>
      <w:r w:rsidRPr="00280D54">
        <w:rPr>
          <w:i/>
          <w:iCs/>
          <w:lang w:val="en-US"/>
        </w:rPr>
        <w:t>Social Cognition</w:t>
      </w:r>
      <w:r w:rsidRPr="00280D54">
        <w:rPr>
          <w:lang w:val="en-US"/>
        </w:rPr>
        <w:t xml:space="preserve">, </w:t>
      </w:r>
      <w:r w:rsidRPr="00280D54">
        <w:rPr>
          <w:i/>
          <w:iCs/>
          <w:lang w:val="en-US"/>
        </w:rPr>
        <w:t>35</w:t>
      </w:r>
      <w:r w:rsidRPr="00280D54">
        <w:rPr>
          <w:lang w:val="en-US"/>
        </w:rPr>
        <w:t>(4), 395–414. https://doi.org/10.1521/soco.2017.35.4.395</w:t>
      </w:r>
    </w:p>
    <w:p w14:paraId="627FE677" w14:textId="77777777" w:rsidR="00280D54" w:rsidRPr="00280D54" w:rsidRDefault="00280D54" w:rsidP="00280D54">
      <w:pPr>
        <w:pStyle w:val="Literaturverzeichnis"/>
        <w:rPr>
          <w:lang w:val="en-US"/>
        </w:rPr>
      </w:pPr>
      <w:r w:rsidRPr="00280D54">
        <w:rPr>
          <w:lang w:val="en-US"/>
        </w:rPr>
        <w:t xml:space="preserve">Mulligan, K. (2011). Partisan Ambivalence, Split-Ticket Voting, and Divided Government: Partisan Ambivalence. </w:t>
      </w:r>
      <w:r w:rsidRPr="00280D54">
        <w:rPr>
          <w:i/>
          <w:iCs/>
          <w:lang w:val="en-US"/>
        </w:rPr>
        <w:t>Political Psychology</w:t>
      </w:r>
      <w:r w:rsidRPr="00280D54">
        <w:rPr>
          <w:lang w:val="en-US"/>
        </w:rPr>
        <w:t xml:space="preserve">, </w:t>
      </w:r>
      <w:r w:rsidRPr="00280D54">
        <w:rPr>
          <w:i/>
          <w:iCs/>
          <w:lang w:val="en-US"/>
        </w:rPr>
        <w:t>32</w:t>
      </w:r>
      <w:r w:rsidRPr="00280D54">
        <w:rPr>
          <w:lang w:val="en-US"/>
        </w:rPr>
        <w:t>(3), 505–530. https://doi.org/10.1111/j.1467-9221.2011.00830.x</w:t>
      </w:r>
    </w:p>
    <w:p w14:paraId="5FB94BC1" w14:textId="77777777" w:rsidR="00280D54" w:rsidRPr="00280D54" w:rsidRDefault="00280D54" w:rsidP="00280D54">
      <w:pPr>
        <w:pStyle w:val="Literaturverzeichnis"/>
        <w:rPr>
          <w:lang w:val="en-US"/>
        </w:rPr>
      </w:pPr>
      <w:r w:rsidRPr="00280D54">
        <w:rPr>
          <w:lang w:val="en-US"/>
        </w:rPr>
        <w:t xml:space="preserve">Newby-Clark, I. R., McGregor, I., &amp; Zanna, M. P. (2002). Thinking and caring about cognitive inconsistency: When and for whom does attitudinal ambivalence feel uncomfortable? </w:t>
      </w:r>
      <w:r w:rsidRPr="00280D54">
        <w:rPr>
          <w:i/>
          <w:iCs/>
          <w:lang w:val="en-US"/>
        </w:rPr>
        <w:t>Journal of Personality and Social Psychology</w:t>
      </w:r>
      <w:r w:rsidRPr="00280D54">
        <w:rPr>
          <w:lang w:val="en-US"/>
        </w:rPr>
        <w:t xml:space="preserve">, </w:t>
      </w:r>
      <w:r w:rsidRPr="00280D54">
        <w:rPr>
          <w:i/>
          <w:iCs/>
          <w:lang w:val="en-US"/>
        </w:rPr>
        <w:t>82</w:t>
      </w:r>
      <w:r w:rsidRPr="00280D54">
        <w:rPr>
          <w:lang w:val="en-US"/>
        </w:rPr>
        <w:t>(2), 157–166. https://doi.org/10.1037/0022-3514.82.2.157</w:t>
      </w:r>
    </w:p>
    <w:p w14:paraId="629C13DC" w14:textId="77777777" w:rsidR="00280D54" w:rsidRPr="00280D54" w:rsidRDefault="00280D54" w:rsidP="00280D54">
      <w:pPr>
        <w:pStyle w:val="Literaturverzeichnis"/>
        <w:rPr>
          <w:lang w:val="en-US"/>
        </w:rPr>
      </w:pPr>
      <w:r w:rsidRPr="00280D54">
        <w:rPr>
          <w:lang w:val="en-US"/>
        </w:rPr>
        <w:t xml:space="preserve">Newman, L. S., &amp; Sargent, R. H. (2020). Liberals Report Lower Levels of Attitudinal Ambivalence Than Conservatives. </w:t>
      </w:r>
      <w:r w:rsidRPr="00280D54">
        <w:rPr>
          <w:i/>
          <w:iCs/>
          <w:lang w:val="en-US"/>
        </w:rPr>
        <w:t>Social Psychological and Personality Science</w:t>
      </w:r>
      <w:r w:rsidRPr="00280D54">
        <w:rPr>
          <w:lang w:val="en-US"/>
        </w:rPr>
        <w:t>, 194855062093979. https://doi.org/10.1177/1948550620939798</w:t>
      </w:r>
    </w:p>
    <w:p w14:paraId="18B2DC94" w14:textId="77777777" w:rsidR="00280D54" w:rsidRPr="00280D54" w:rsidRDefault="00280D54" w:rsidP="00280D54">
      <w:pPr>
        <w:pStyle w:val="Literaturverzeichnis"/>
        <w:rPr>
          <w:lang w:val="en-US"/>
        </w:rPr>
      </w:pPr>
      <w:proofErr w:type="spellStart"/>
      <w:r w:rsidRPr="00280D54">
        <w:rPr>
          <w:lang w:val="en-US"/>
        </w:rPr>
        <w:t>Nordgren</w:t>
      </w:r>
      <w:proofErr w:type="spellEnd"/>
      <w:r w:rsidRPr="00280D54">
        <w:rPr>
          <w:lang w:val="en-US"/>
        </w:rPr>
        <w:t xml:space="preserve">, L. F., van </w:t>
      </w:r>
      <w:proofErr w:type="spellStart"/>
      <w:r w:rsidRPr="00280D54">
        <w:rPr>
          <w:lang w:val="en-US"/>
        </w:rPr>
        <w:t>Harreveld</w:t>
      </w:r>
      <w:proofErr w:type="spellEnd"/>
      <w:r w:rsidRPr="00280D54">
        <w:rPr>
          <w:lang w:val="en-US"/>
        </w:rPr>
        <w:t xml:space="preserve">, F., &amp; van der </w:t>
      </w:r>
      <w:proofErr w:type="spellStart"/>
      <w:r w:rsidRPr="00280D54">
        <w:rPr>
          <w:lang w:val="en-US"/>
        </w:rPr>
        <w:t>Pligt</w:t>
      </w:r>
      <w:proofErr w:type="spellEnd"/>
      <w:r w:rsidRPr="00280D54">
        <w:rPr>
          <w:lang w:val="en-US"/>
        </w:rPr>
        <w:t xml:space="preserve">, J. (2006). Ambivalence, discomfort, and motivated information processing. </w:t>
      </w:r>
      <w:r w:rsidRPr="00280D54">
        <w:rPr>
          <w:i/>
          <w:iCs/>
          <w:lang w:val="en-US"/>
        </w:rPr>
        <w:t>Journal of Experimental Social Psychology</w:t>
      </w:r>
      <w:r w:rsidRPr="00280D54">
        <w:rPr>
          <w:lang w:val="en-US"/>
        </w:rPr>
        <w:t xml:space="preserve">, </w:t>
      </w:r>
      <w:r w:rsidRPr="00280D54">
        <w:rPr>
          <w:i/>
          <w:iCs/>
          <w:lang w:val="en-US"/>
        </w:rPr>
        <w:t>42</w:t>
      </w:r>
      <w:r w:rsidRPr="00280D54">
        <w:rPr>
          <w:lang w:val="en-US"/>
        </w:rPr>
        <w:t>(2), 252–258. https://doi.org/10.1016/j.jesp.2005.04.004</w:t>
      </w:r>
    </w:p>
    <w:p w14:paraId="20C4E4B2" w14:textId="77777777" w:rsidR="00280D54" w:rsidRPr="00280D54" w:rsidRDefault="00280D54" w:rsidP="00280D54">
      <w:pPr>
        <w:pStyle w:val="Literaturverzeichnis"/>
        <w:rPr>
          <w:lang w:val="en-US"/>
        </w:rPr>
      </w:pPr>
      <w:proofErr w:type="spellStart"/>
      <w:r w:rsidRPr="00280D54">
        <w:rPr>
          <w:lang w:val="en-US"/>
        </w:rPr>
        <w:t>Poteat</w:t>
      </w:r>
      <w:proofErr w:type="spellEnd"/>
      <w:r w:rsidRPr="00280D54">
        <w:rPr>
          <w:lang w:val="en-US"/>
        </w:rPr>
        <w:t xml:space="preserve">, V. P., &amp; </w:t>
      </w:r>
      <w:proofErr w:type="spellStart"/>
      <w:r w:rsidRPr="00280D54">
        <w:rPr>
          <w:lang w:val="en-US"/>
        </w:rPr>
        <w:t>Mereish</w:t>
      </w:r>
      <w:proofErr w:type="spellEnd"/>
      <w:r w:rsidRPr="00280D54">
        <w:rPr>
          <w:lang w:val="en-US"/>
        </w:rPr>
        <w:t xml:space="preserve">, E. H. (2012). (Dis)similarity Between Liberals and Conservatives: Predicting Variability in Group Differences on Abortion and Same-Sex Marriage Rights Attitudes. </w:t>
      </w:r>
      <w:r w:rsidRPr="00280D54">
        <w:rPr>
          <w:i/>
          <w:iCs/>
          <w:lang w:val="en-US"/>
        </w:rPr>
        <w:t>Basic and Applied Social Psychology</w:t>
      </w:r>
      <w:r w:rsidRPr="00280D54">
        <w:rPr>
          <w:lang w:val="en-US"/>
        </w:rPr>
        <w:t xml:space="preserve">, </w:t>
      </w:r>
      <w:r w:rsidRPr="00280D54">
        <w:rPr>
          <w:i/>
          <w:iCs/>
          <w:lang w:val="en-US"/>
        </w:rPr>
        <w:t>34</w:t>
      </w:r>
      <w:r w:rsidRPr="00280D54">
        <w:rPr>
          <w:lang w:val="en-US"/>
        </w:rPr>
        <w:t>(1), 56–65. https://doi.org/10.1080/01973533.2011.637852</w:t>
      </w:r>
    </w:p>
    <w:p w14:paraId="3C864CB8" w14:textId="77777777" w:rsidR="00280D54" w:rsidRPr="00280D54" w:rsidRDefault="00280D54" w:rsidP="00280D54">
      <w:pPr>
        <w:pStyle w:val="Literaturverzeichnis"/>
        <w:rPr>
          <w:lang w:val="en-US"/>
        </w:rPr>
      </w:pPr>
      <w:r w:rsidRPr="00280D54">
        <w:rPr>
          <w:lang w:val="en-US"/>
        </w:rPr>
        <w:t xml:space="preserve">Rees, L., Rothman, N. B., </w:t>
      </w:r>
      <w:proofErr w:type="spellStart"/>
      <w:r w:rsidRPr="00280D54">
        <w:rPr>
          <w:lang w:val="en-US"/>
        </w:rPr>
        <w:t>Lehavy</w:t>
      </w:r>
      <w:proofErr w:type="spellEnd"/>
      <w:r w:rsidRPr="00280D54">
        <w:rPr>
          <w:lang w:val="en-US"/>
        </w:rPr>
        <w:t xml:space="preserve">, R., &amp; Sanchez-Burks, J. (2013). The ambivalent mind can be a wise mind: Emotional ambivalence increases judgment accuracy. </w:t>
      </w:r>
      <w:r w:rsidRPr="00280D54">
        <w:rPr>
          <w:i/>
          <w:iCs/>
          <w:lang w:val="en-US"/>
        </w:rPr>
        <w:t>Journal of Experimental Social Psychology</w:t>
      </w:r>
      <w:r w:rsidRPr="00280D54">
        <w:rPr>
          <w:lang w:val="en-US"/>
        </w:rPr>
        <w:t xml:space="preserve">, </w:t>
      </w:r>
      <w:r w:rsidRPr="00280D54">
        <w:rPr>
          <w:i/>
          <w:iCs/>
          <w:lang w:val="en-US"/>
        </w:rPr>
        <w:t>49</w:t>
      </w:r>
      <w:r w:rsidRPr="00280D54">
        <w:rPr>
          <w:lang w:val="en-US"/>
        </w:rPr>
        <w:t>(3), 360–367. https://doi.org/10.1016/j.jesp.2012.12.017</w:t>
      </w:r>
    </w:p>
    <w:p w14:paraId="0739F056" w14:textId="77777777" w:rsidR="00280D54" w:rsidRPr="00280D54" w:rsidRDefault="00280D54" w:rsidP="00280D54">
      <w:pPr>
        <w:pStyle w:val="Literaturverzeichnis"/>
        <w:rPr>
          <w:lang w:val="en-US"/>
        </w:rPr>
      </w:pPr>
      <w:r w:rsidRPr="00280D54">
        <w:rPr>
          <w:lang w:val="en-US"/>
        </w:rPr>
        <w:lastRenderedPageBreak/>
        <w:t xml:space="preserve">Robison, J. (2021). What’s the Value of Partisan Loyalty? Partisan Ambivalence, Motivated Reasoning, and Correct Voting in U.S. Presidential Elections. </w:t>
      </w:r>
      <w:r w:rsidRPr="00280D54">
        <w:rPr>
          <w:i/>
          <w:iCs/>
          <w:lang w:val="en-US"/>
        </w:rPr>
        <w:t>Political Psychology</w:t>
      </w:r>
      <w:r w:rsidRPr="00280D54">
        <w:rPr>
          <w:lang w:val="en-US"/>
        </w:rPr>
        <w:t xml:space="preserve">, </w:t>
      </w:r>
      <w:r w:rsidRPr="00280D54">
        <w:rPr>
          <w:i/>
          <w:iCs/>
          <w:lang w:val="en-US"/>
        </w:rPr>
        <w:t>42</w:t>
      </w:r>
      <w:r w:rsidRPr="00280D54">
        <w:rPr>
          <w:lang w:val="en-US"/>
        </w:rPr>
        <w:t>(6), 977–993. https://doi.org/10.1111/pops.12729</w:t>
      </w:r>
    </w:p>
    <w:p w14:paraId="54C5BD47" w14:textId="77777777" w:rsidR="00280D54" w:rsidRPr="00280D54" w:rsidRDefault="00280D54" w:rsidP="00280D54">
      <w:pPr>
        <w:pStyle w:val="Literaturverzeichnis"/>
        <w:rPr>
          <w:lang w:val="en-US"/>
        </w:rPr>
      </w:pPr>
      <w:proofErr w:type="spellStart"/>
      <w:r w:rsidRPr="00280D54">
        <w:rPr>
          <w:lang w:val="en-US"/>
        </w:rPr>
        <w:t>Rollwage</w:t>
      </w:r>
      <w:proofErr w:type="spellEnd"/>
      <w:r w:rsidRPr="00280D54">
        <w:rPr>
          <w:lang w:val="en-US"/>
        </w:rPr>
        <w:t xml:space="preserve">, M., Dolan, R. J., &amp; Fleming, S. M. (2018). Metacognitive Failure as a Feature of Those Holding Radical Beliefs. </w:t>
      </w:r>
      <w:r w:rsidRPr="00280D54">
        <w:rPr>
          <w:i/>
          <w:iCs/>
          <w:lang w:val="en-US"/>
        </w:rPr>
        <w:t>Current Biology</w:t>
      </w:r>
      <w:r w:rsidRPr="00280D54">
        <w:rPr>
          <w:lang w:val="en-US"/>
        </w:rPr>
        <w:t xml:space="preserve">, </w:t>
      </w:r>
      <w:r w:rsidRPr="00280D54">
        <w:rPr>
          <w:i/>
          <w:iCs/>
          <w:lang w:val="en-US"/>
        </w:rPr>
        <w:t>28</w:t>
      </w:r>
      <w:r w:rsidRPr="00280D54">
        <w:rPr>
          <w:lang w:val="en-US"/>
        </w:rPr>
        <w:t>(24), 4014-4021.e8. https://doi.org/10.1016/j.cub.2018.10.053</w:t>
      </w:r>
    </w:p>
    <w:p w14:paraId="40FB22D0" w14:textId="77777777" w:rsidR="00280D54" w:rsidRPr="00280D54" w:rsidRDefault="00280D54" w:rsidP="00280D54">
      <w:pPr>
        <w:pStyle w:val="Literaturverzeichnis"/>
        <w:rPr>
          <w:lang w:val="en-US"/>
        </w:rPr>
      </w:pPr>
      <w:r w:rsidRPr="00280D54">
        <w:rPr>
          <w:lang w:val="en-US"/>
        </w:rPr>
        <w:t xml:space="preserve">Rosenberg, M. J., &amp; </w:t>
      </w:r>
      <w:proofErr w:type="spellStart"/>
      <w:r w:rsidRPr="00280D54">
        <w:rPr>
          <w:lang w:val="en-US"/>
        </w:rPr>
        <w:t>Hovland</w:t>
      </w:r>
      <w:proofErr w:type="spellEnd"/>
      <w:r w:rsidRPr="00280D54">
        <w:rPr>
          <w:lang w:val="en-US"/>
        </w:rPr>
        <w:t xml:space="preserve">, C. I. (1960). Cognitive, Affective, and Behavioral Components of Attitudes. In M. J. Rosenberg, C. I. </w:t>
      </w:r>
      <w:proofErr w:type="spellStart"/>
      <w:r w:rsidRPr="00280D54">
        <w:rPr>
          <w:lang w:val="en-US"/>
        </w:rPr>
        <w:t>Hovland</w:t>
      </w:r>
      <w:proofErr w:type="spellEnd"/>
      <w:r w:rsidRPr="00280D54">
        <w:rPr>
          <w:lang w:val="en-US"/>
        </w:rPr>
        <w:t xml:space="preserve">, W. J. McGuire, R. P. Abelson, &amp; J. W. Brehm (Eds.), </w:t>
      </w:r>
      <w:r w:rsidRPr="00280D54">
        <w:rPr>
          <w:i/>
          <w:iCs/>
          <w:lang w:val="en-US"/>
        </w:rPr>
        <w:t>Attitude Organization and Change: An Analysis of Consistency among Attitude Component</w:t>
      </w:r>
      <w:r w:rsidRPr="00280D54">
        <w:rPr>
          <w:lang w:val="en-US"/>
        </w:rPr>
        <w:t xml:space="preserve"> (pp. 1–14). Yale University Press.</w:t>
      </w:r>
    </w:p>
    <w:p w14:paraId="7D734D1E" w14:textId="77777777" w:rsidR="00280D54" w:rsidRPr="00280D54" w:rsidRDefault="00280D54" w:rsidP="00280D54">
      <w:pPr>
        <w:pStyle w:val="Literaturverzeichnis"/>
        <w:rPr>
          <w:lang w:val="en-US"/>
        </w:rPr>
      </w:pPr>
      <w:r w:rsidRPr="00280D54">
        <w:rPr>
          <w:lang w:val="en-US"/>
        </w:rPr>
        <w:t xml:space="preserve">Rothman, N. B., Pratt, M. G., Rees, L., &amp; </w:t>
      </w:r>
      <w:proofErr w:type="spellStart"/>
      <w:r w:rsidRPr="00280D54">
        <w:rPr>
          <w:lang w:val="en-US"/>
        </w:rPr>
        <w:t>Vogus</w:t>
      </w:r>
      <w:proofErr w:type="spellEnd"/>
      <w:r w:rsidRPr="00280D54">
        <w:rPr>
          <w:lang w:val="en-US"/>
        </w:rPr>
        <w:t xml:space="preserve">, T. J. (2017). Understanding the Dual Nature of Ambivalence: Why and When Ambivalence Leads to Good and Bad Outcomes. </w:t>
      </w:r>
      <w:r w:rsidRPr="00280D54">
        <w:rPr>
          <w:i/>
          <w:iCs/>
          <w:lang w:val="en-US"/>
        </w:rPr>
        <w:t>Academy of Management Annals</w:t>
      </w:r>
      <w:r w:rsidRPr="00280D54">
        <w:rPr>
          <w:lang w:val="en-US"/>
        </w:rPr>
        <w:t xml:space="preserve">, </w:t>
      </w:r>
      <w:r w:rsidRPr="00280D54">
        <w:rPr>
          <w:i/>
          <w:iCs/>
          <w:lang w:val="en-US"/>
        </w:rPr>
        <w:t>11</w:t>
      </w:r>
      <w:r w:rsidRPr="00280D54">
        <w:rPr>
          <w:lang w:val="en-US"/>
        </w:rPr>
        <w:t>(1), 33–72. https://doi.org/10.5465/annals.2014.0066</w:t>
      </w:r>
    </w:p>
    <w:p w14:paraId="4B6263A5" w14:textId="77777777" w:rsidR="00280D54" w:rsidRPr="00280D54" w:rsidRDefault="00280D54" w:rsidP="00280D54">
      <w:pPr>
        <w:pStyle w:val="Literaturverzeichnis"/>
        <w:rPr>
          <w:lang w:val="en-US"/>
        </w:rPr>
      </w:pPr>
      <w:r w:rsidRPr="00280D54">
        <w:rPr>
          <w:lang w:val="en-US"/>
        </w:rPr>
        <w:t xml:space="preserve">Rudolph, T. J. (2011). The Dynamics of Ambivalence. </w:t>
      </w:r>
      <w:r w:rsidRPr="00280D54">
        <w:rPr>
          <w:i/>
          <w:iCs/>
          <w:lang w:val="en-US"/>
        </w:rPr>
        <w:t>American Journal of Political Science</w:t>
      </w:r>
      <w:r w:rsidRPr="00280D54">
        <w:rPr>
          <w:lang w:val="en-US"/>
        </w:rPr>
        <w:t xml:space="preserve">, </w:t>
      </w:r>
      <w:r w:rsidRPr="00280D54">
        <w:rPr>
          <w:i/>
          <w:iCs/>
          <w:lang w:val="en-US"/>
        </w:rPr>
        <w:t>55</w:t>
      </w:r>
      <w:r w:rsidRPr="00280D54">
        <w:rPr>
          <w:lang w:val="en-US"/>
        </w:rPr>
        <w:t>(3), 561–573. https://doi.org/10.1111/j.1540-5907.2010.00505.x</w:t>
      </w:r>
    </w:p>
    <w:p w14:paraId="18959293" w14:textId="77777777" w:rsidR="00280D54" w:rsidRPr="00280D54" w:rsidRDefault="00280D54" w:rsidP="00280D54">
      <w:pPr>
        <w:pStyle w:val="Literaturverzeichnis"/>
        <w:rPr>
          <w:lang w:val="en-US"/>
        </w:rPr>
      </w:pPr>
      <w:r w:rsidRPr="00280D54">
        <w:rPr>
          <w:lang w:val="en-US"/>
        </w:rPr>
        <w:t xml:space="preserve">Rudolph, T. J., &amp; Popp, E. (2007). An Information Processing Theory of Ambivalence. </w:t>
      </w:r>
      <w:r w:rsidRPr="00280D54">
        <w:rPr>
          <w:i/>
          <w:iCs/>
          <w:lang w:val="en-US"/>
        </w:rPr>
        <w:t>Political Psychology</w:t>
      </w:r>
      <w:r w:rsidRPr="00280D54">
        <w:rPr>
          <w:lang w:val="en-US"/>
        </w:rPr>
        <w:t xml:space="preserve">, </w:t>
      </w:r>
      <w:r w:rsidRPr="00280D54">
        <w:rPr>
          <w:i/>
          <w:iCs/>
          <w:lang w:val="en-US"/>
        </w:rPr>
        <w:t>28</w:t>
      </w:r>
      <w:r w:rsidRPr="00280D54">
        <w:rPr>
          <w:lang w:val="en-US"/>
        </w:rPr>
        <w:t>(5), 563–585. https://doi.org/10.1111/j.1467-9221.2007.00590.x</w:t>
      </w:r>
    </w:p>
    <w:p w14:paraId="3D24DEE1" w14:textId="77777777" w:rsidR="00280D54" w:rsidRPr="00280D54" w:rsidRDefault="00280D54" w:rsidP="00280D54">
      <w:pPr>
        <w:pStyle w:val="Literaturverzeichnis"/>
        <w:rPr>
          <w:lang w:val="en-US"/>
        </w:rPr>
      </w:pPr>
      <w:r w:rsidRPr="00280D54">
        <w:rPr>
          <w:lang w:val="en-US"/>
        </w:rPr>
        <w:t xml:space="preserve">Sargent, R. H., &amp; Newman, L. S. (2020). Conservatism and attitudinal ambivalence: Investigating conflicting findings. </w:t>
      </w:r>
      <w:r w:rsidRPr="00280D54">
        <w:rPr>
          <w:i/>
          <w:iCs/>
          <w:lang w:val="en-US"/>
        </w:rPr>
        <w:t>Personality and Individual Differences</w:t>
      </w:r>
      <w:r w:rsidRPr="00280D54">
        <w:rPr>
          <w:lang w:val="en-US"/>
        </w:rPr>
        <w:t>, 109996. https://doi.org/10.1016/j.paid.2020.109996</w:t>
      </w:r>
    </w:p>
    <w:p w14:paraId="4A873089" w14:textId="77777777" w:rsidR="00280D54" w:rsidRPr="00280D54" w:rsidRDefault="00280D54" w:rsidP="00280D54">
      <w:pPr>
        <w:pStyle w:val="Literaturverzeichnis"/>
        <w:rPr>
          <w:lang w:val="en-US"/>
        </w:rPr>
      </w:pPr>
      <w:r w:rsidRPr="00280D54">
        <w:rPr>
          <w:lang w:val="en-US"/>
        </w:rPr>
        <w:t xml:space="preserve">Sawicki, V., Wegener, D. T., Clark, J. K., </w:t>
      </w:r>
      <w:proofErr w:type="spellStart"/>
      <w:r w:rsidRPr="00280D54">
        <w:rPr>
          <w:lang w:val="en-US"/>
        </w:rPr>
        <w:t>Fabrigar</w:t>
      </w:r>
      <w:proofErr w:type="spellEnd"/>
      <w:r w:rsidRPr="00280D54">
        <w:rPr>
          <w:lang w:val="en-US"/>
        </w:rPr>
        <w:t xml:space="preserve">, L. R., Smith, S. M., &amp; Bengal, S. T. (2011). Seeking Confirmation in Times of Doubt: Selective Exposure and the Motivational Strength of Weak Attitudes. </w:t>
      </w:r>
      <w:r w:rsidRPr="00280D54">
        <w:rPr>
          <w:i/>
          <w:iCs/>
          <w:lang w:val="en-US"/>
        </w:rPr>
        <w:t>Social Psychological and Personality Science</w:t>
      </w:r>
      <w:r w:rsidRPr="00280D54">
        <w:rPr>
          <w:lang w:val="en-US"/>
        </w:rPr>
        <w:t xml:space="preserve">, </w:t>
      </w:r>
      <w:r w:rsidRPr="00280D54">
        <w:rPr>
          <w:i/>
          <w:iCs/>
          <w:lang w:val="en-US"/>
        </w:rPr>
        <w:t>2</w:t>
      </w:r>
      <w:r w:rsidRPr="00280D54">
        <w:rPr>
          <w:lang w:val="en-US"/>
        </w:rPr>
        <w:t>(5), 540–546. https://doi.org/10.1177/1948550611400212</w:t>
      </w:r>
    </w:p>
    <w:p w14:paraId="3F5DC698" w14:textId="77777777" w:rsidR="00280D54" w:rsidRPr="00280D54" w:rsidRDefault="00280D54" w:rsidP="00280D54">
      <w:pPr>
        <w:pStyle w:val="Literaturverzeichnis"/>
        <w:rPr>
          <w:lang w:val="en-US"/>
        </w:rPr>
      </w:pPr>
      <w:r w:rsidRPr="00280D54">
        <w:rPr>
          <w:lang w:val="en-US"/>
        </w:rPr>
        <w:t xml:space="preserve">Sawicki, V., Wegener, D. T., Clark, J. K., </w:t>
      </w:r>
      <w:proofErr w:type="spellStart"/>
      <w:r w:rsidRPr="00280D54">
        <w:rPr>
          <w:lang w:val="en-US"/>
        </w:rPr>
        <w:t>Fabrigar</w:t>
      </w:r>
      <w:proofErr w:type="spellEnd"/>
      <w:r w:rsidRPr="00280D54">
        <w:rPr>
          <w:lang w:val="en-US"/>
        </w:rPr>
        <w:t xml:space="preserve">, L. R., Smith, S. M., &amp; </w:t>
      </w:r>
      <w:proofErr w:type="spellStart"/>
      <w:r w:rsidRPr="00280D54">
        <w:rPr>
          <w:lang w:val="en-US"/>
        </w:rPr>
        <w:t>Durso</w:t>
      </w:r>
      <w:proofErr w:type="spellEnd"/>
      <w:r w:rsidRPr="00280D54">
        <w:rPr>
          <w:lang w:val="en-US"/>
        </w:rPr>
        <w:t xml:space="preserve">, G. R. O. (2013). Feeling Conflicted and Seeking Information: When Ambivalence Enhances and Diminishes Selective </w:t>
      </w:r>
      <w:r w:rsidRPr="00280D54">
        <w:rPr>
          <w:lang w:val="en-US"/>
        </w:rPr>
        <w:lastRenderedPageBreak/>
        <w:t xml:space="preserve">Exposure to Attitude-Consistent Information. </w:t>
      </w:r>
      <w:r w:rsidRPr="00280D54">
        <w:rPr>
          <w:i/>
          <w:iCs/>
          <w:lang w:val="en-US"/>
        </w:rPr>
        <w:t>Personality and Social Psychology Bulletin</w:t>
      </w:r>
      <w:r w:rsidRPr="00280D54">
        <w:rPr>
          <w:lang w:val="en-US"/>
        </w:rPr>
        <w:t xml:space="preserve">, </w:t>
      </w:r>
      <w:r w:rsidRPr="00280D54">
        <w:rPr>
          <w:i/>
          <w:iCs/>
          <w:lang w:val="en-US"/>
        </w:rPr>
        <w:t>39</w:t>
      </w:r>
      <w:r w:rsidRPr="00280D54">
        <w:rPr>
          <w:lang w:val="en-US"/>
        </w:rPr>
        <w:t>(6), 735–747. https://doi.org/10.1177/0146167213481388</w:t>
      </w:r>
    </w:p>
    <w:p w14:paraId="0B98925C" w14:textId="77777777" w:rsidR="00280D54" w:rsidRPr="00280D54" w:rsidRDefault="00280D54" w:rsidP="00280D54">
      <w:pPr>
        <w:pStyle w:val="Literaturverzeichnis"/>
        <w:rPr>
          <w:lang w:val="en-US"/>
        </w:rPr>
      </w:pPr>
      <w:r w:rsidRPr="00280D54">
        <w:rPr>
          <w:lang w:val="en-US"/>
        </w:rPr>
        <w:t xml:space="preserve">Schneider, I. K., </w:t>
      </w:r>
      <w:proofErr w:type="spellStart"/>
      <w:r w:rsidRPr="00280D54">
        <w:rPr>
          <w:lang w:val="en-US"/>
        </w:rPr>
        <w:t>Dorrough</w:t>
      </w:r>
      <w:proofErr w:type="spellEnd"/>
      <w:r w:rsidRPr="00280D54">
        <w:rPr>
          <w:lang w:val="en-US"/>
        </w:rPr>
        <w:t xml:space="preserve">, A. R., &amp; Frank, C. (2021). Ambivalence and Self-Reported Adherence to Recommendations to Reduce the Spread of COVID-19. </w:t>
      </w:r>
      <w:r w:rsidRPr="00280D54">
        <w:rPr>
          <w:i/>
          <w:iCs/>
          <w:lang w:val="en-US"/>
        </w:rPr>
        <w:t>Social Psychology</w:t>
      </w:r>
      <w:r w:rsidRPr="00280D54">
        <w:rPr>
          <w:lang w:val="en-US"/>
        </w:rPr>
        <w:t xml:space="preserve">, </w:t>
      </w:r>
      <w:r w:rsidRPr="00280D54">
        <w:rPr>
          <w:i/>
          <w:iCs/>
          <w:lang w:val="en-US"/>
        </w:rPr>
        <w:t>52</w:t>
      </w:r>
      <w:r w:rsidRPr="00280D54">
        <w:rPr>
          <w:lang w:val="en-US"/>
        </w:rPr>
        <w:t>(6), 362–374. https://doi.org/10.1027/1864-9335/a000465</w:t>
      </w:r>
    </w:p>
    <w:p w14:paraId="77337E6D" w14:textId="77777777" w:rsidR="00280D54" w:rsidRPr="00280D54" w:rsidRDefault="00280D54" w:rsidP="00280D54">
      <w:pPr>
        <w:pStyle w:val="Literaturverzeichnis"/>
        <w:rPr>
          <w:lang w:val="en-US"/>
        </w:rPr>
      </w:pPr>
      <w:r w:rsidRPr="00280D54">
        <w:rPr>
          <w:lang w:val="en-US"/>
        </w:rPr>
        <w:t xml:space="preserve">Schneider, I. K., </w:t>
      </w:r>
      <w:proofErr w:type="spellStart"/>
      <w:r w:rsidRPr="00280D54">
        <w:rPr>
          <w:lang w:val="en-US"/>
        </w:rPr>
        <w:t>Novin</w:t>
      </w:r>
      <w:proofErr w:type="spellEnd"/>
      <w:r w:rsidRPr="00280D54">
        <w:rPr>
          <w:lang w:val="en-US"/>
        </w:rPr>
        <w:t xml:space="preserve">, S., </w:t>
      </w:r>
      <w:proofErr w:type="spellStart"/>
      <w:r w:rsidRPr="00280D54">
        <w:rPr>
          <w:lang w:val="en-US"/>
        </w:rPr>
        <w:t>Harreveld</w:t>
      </w:r>
      <w:proofErr w:type="spellEnd"/>
      <w:r w:rsidRPr="00280D54">
        <w:rPr>
          <w:lang w:val="en-US"/>
        </w:rPr>
        <w:t xml:space="preserve">, F., &amp; </w:t>
      </w:r>
      <w:proofErr w:type="spellStart"/>
      <w:r w:rsidRPr="00280D54">
        <w:rPr>
          <w:lang w:val="en-US"/>
        </w:rPr>
        <w:t>Genschow</w:t>
      </w:r>
      <w:proofErr w:type="spellEnd"/>
      <w:r w:rsidRPr="00280D54">
        <w:rPr>
          <w:lang w:val="en-US"/>
        </w:rPr>
        <w:t xml:space="preserve">, O. (2021). Benefits of being ambivalent: The relationship between trait ambivalence and attribution biases. </w:t>
      </w:r>
      <w:r w:rsidRPr="00280D54">
        <w:rPr>
          <w:i/>
          <w:iCs/>
          <w:lang w:val="en-US"/>
        </w:rPr>
        <w:t>British Journal of Social Psychology</w:t>
      </w:r>
      <w:r w:rsidRPr="00280D54">
        <w:rPr>
          <w:lang w:val="en-US"/>
        </w:rPr>
        <w:t xml:space="preserve">, </w:t>
      </w:r>
      <w:r w:rsidRPr="00280D54">
        <w:rPr>
          <w:i/>
          <w:iCs/>
          <w:lang w:val="en-US"/>
        </w:rPr>
        <w:t>60</w:t>
      </w:r>
      <w:r w:rsidRPr="00280D54">
        <w:rPr>
          <w:lang w:val="en-US"/>
        </w:rPr>
        <w:t>(2), 570–586. https://doi.org/10.1111/bjso.12417</w:t>
      </w:r>
    </w:p>
    <w:p w14:paraId="0D8625D8" w14:textId="77777777" w:rsidR="00280D54" w:rsidRPr="00280D54" w:rsidRDefault="00280D54" w:rsidP="00280D54">
      <w:pPr>
        <w:pStyle w:val="Literaturverzeichnis"/>
        <w:rPr>
          <w:lang w:val="en-US"/>
        </w:rPr>
      </w:pPr>
      <w:r w:rsidRPr="00280D54">
        <w:rPr>
          <w:lang w:val="en-US"/>
        </w:rPr>
        <w:t xml:space="preserve">Schneider, I. K., </w:t>
      </w:r>
      <w:proofErr w:type="spellStart"/>
      <w:r w:rsidRPr="00280D54">
        <w:rPr>
          <w:lang w:val="en-US"/>
        </w:rPr>
        <w:t>Novin</w:t>
      </w:r>
      <w:proofErr w:type="spellEnd"/>
      <w:r w:rsidRPr="00280D54">
        <w:rPr>
          <w:lang w:val="en-US"/>
        </w:rPr>
        <w:t xml:space="preserve">, S., &amp; van </w:t>
      </w:r>
      <w:proofErr w:type="spellStart"/>
      <w:r w:rsidRPr="00280D54">
        <w:rPr>
          <w:lang w:val="en-US"/>
        </w:rPr>
        <w:t>Harreveld</w:t>
      </w:r>
      <w:proofErr w:type="spellEnd"/>
      <w:r w:rsidRPr="00280D54">
        <w:rPr>
          <w:lang w:val="en-US"/>
        </w:rPr>
        <w:t xml:space="preserve">, F. (2022). </w:t>
      </w:r>
      <w:r w:rsidRPr="00280D54">
        <w:rPr>
          <w:i/>
          <w:iCs/>
          <w:lang w:val="en-US"/>
        </w:rPr>
        <w:t>The Ambivalent Individual: Validation Studies for the Trait Ambivalence Scale</w:t>
      </w:r>
      <w:r w:rsidRPr="00280D54">
        <w:rPr>
          <w:lang w:val="en-US"/>
        </w:rPr>
        <w:t xml:space="preserve"> [Preprint]. Open Science Framework. https://doi.org/10.31219/osf.io/4cbex</w:t>
      </w:r>
    </w:p>
    <w:p w14:paraId="6E6687E3" w14:textId="77777777" w:rsidR="00280D54" w:rsidRPr="00280D54" w:rsidRDefault="00280D54" w:rsidP="00280D54">
      <w:pPr>
        <w:pStyle w:val="Literaturverzeichnis"/>
        <w:rPr>
          <w:lang w:val="en-US"/>
        </w:rPr>
      </w:pPr>
      <w:r w:rsidRPr="00280D54">
        <w:rPr>
          <w:lang w:val="en-US"/>
        </w:rPr>
        <w:t xml:space="preserve">Schneider, I. K., &amp; Schwarz, N. (2017). Mixed feelings: The case of ambivalence. </w:t>
      </w:r>
      <w:r w:rsidRPr="00280D54">
        <w:rPr>
          <w:i/>
          <w:iCs/>
          <w:lang w:val="en-US"/>
        </w:rPr>
        <w:t>Current Opinion in Behavioral Sciences</w:t>
      </w:r>
      <w:r w:rsidRPr="00280D54">
        <w:rPr>
          <w:lang w:val="en-US"/>
        </w:rPr>
        <w:t xml:space="preserve">, </w:t>
      </w:r>
      <w:r w:rsidRPr="00280D54">
        <w:rPr>
          <w:i/>
          <w:iCs/>
          <w:lang w:val="en-US"/>
        </w:rPr>
        <w:t>15</w:t>
      </w:r>
      <w:r w:rsidRPr="00280D54">
        <w:rPr>
          <w:lang w:val="en-US"/>
        </w:rPr>
        <w:t>, 39–45. https://doi.org/10.1016/j.cobeha.2017.05.012</w:t>
      </w:r>
    </w:p>
    <w:p w14:paraId="6E78070C" w14:textId="77777777" w:rsidR="00280D54" w:rsidRPr="00280D54" w:rsidRDefault="00280D54" w:rsidP="00280D54">
      <w:pPr>
        <w:pStyle w:val="Literaturverzeichnis"/>
        <w:rPr>
          <w:lang w:val="en-US"/>
        </w:rPr>
      </w:pPr>
      <w:proofErr w:type="spellStart"/>
      <w:r w:rsidRPr="00280D54">
        <w:rPr>
          <w:lang w:val="en-US"/>
        </w:rPr>
        <w:t>Simonsohn</w:t>
      </w:r>
      <w:proofErr w:type="spellEnd"/>
      <w:r w:rsidRPr="00280D54">
        <w:rPr>
          <w:lang w:val="en-US"/>
        </w:rPr>
        <w:t xml:space="preserve">, U. (2018). Two Lines: A Valid Alternative to the Invalid Testing of U-Shaped Relationships </w:t>
      </w:r>
      <w:proofErr w:type="gramStart"/>
      <w:r w:rsidRPr="00280D54">
        <w:rPr>
          <w:lang w:val="en-US"/>
        </w:rPr>
        <w:t>With</w:t>
      </w:r>
      <w:proofErr w:type="gramEnd"/>
      <w:r w:rsidRPr="00280D54">
        <w:rPr>
          <w:lang w:val="en-US"/>
        </w:rPr>
        <w:t xml:space="preserve"> Quadratic Regressions. </w:t>
      </w:r>
      <w:r w:rsidRPr="00280D54">
        <w:rPr>
          <w:i/>
          <w:iCs/>
          <w:lang w:val="en-US"/>
        </w:rPr>
        <w:t>Advances in Methods and Practices in Psychological Science</w:t>
      </w:r>
      <w:r w:rsidRPr="00280D54">
        <w:rPr>
          <w:lang w:val="en-US"/>
        </w:rPr>
        <w:t xml:space="preserve">, </w:t>
      </w:r>
      <w:r w:rsidRPr="00280D54">
        <w:rPr>
          <w:i/>
          <w:iCs/>
          <w:lang w:val="en-US"/>
        </w:rPr>
        <w:t>1</w:t>
      </w:r>
      <w:r w:rsidRPr="00280D54">
        <w:rPr>
          <w:lang w:val="en-US"/>
        </w:rPr>
        <w:t>(4), 538–555. https://doi.org/10.1177/2515245918805755</w:t>
      </w:r>
    </w:p>
    <w:p w14:paraId="0DB353AB" w14:textId="77777777" w:rsidR="00280D54" w:rsidRPr="00280D54" w:rsidRDefault="00280D54" w:rsidP="00280D54">
      <w:pPr>
        <w:pStyle w:val="Literaturverzeichnis"/>
        <w:rPr>
          <w:lang w:val="en-US"/>
        </w:rPr>
      </w:pPr>
      <w:proofErr w:type="spellStart"/>
      <w:r w:rsidRPr="00280D54">
        <w:rPr>
          <w:lang w:val="en-US"/>
        </w:rPr>
        <w:t>Tetlock</w:t>
      </w:r>
      <w:proofErr w:type="spellEnd"/>
      <w:r w:rsidRPr="00280D54">
        <w:rPr>
          <w:lang w:val="en-US"/>
        </w:rPr>
        <w:t xml:space="preserve">, P. E. (1983). Cognitive style and political ideology. </w:t>
      </w:r>
      <w:r w:rsidRPr="00280D54">
        <w:rPr>
          <w:i/>
          <w:iCs/>
          <w:lang w:val="en-US"/>
        </w:rPr>
        <w:t>Journal of Personality and Social Psychology</w:t>
      </w:r>
      <w:r w:rsidRPr="00280D54">
        <w:rPr>
          <w:lang w:val="en-US"/>
        </w:rPr>
        <w:t xml:space="preserve">, </w:t>
      </w:r>
      <w:r w:rsidRPr="00280D54">
        <w:rPr>
          <w:i/>
          <w:iCs/>
          <w:lang w:val="en-US"/>
        </w:rPr>
        <w:t>45</w:t>
      </w:r>
      <w:r w:rsidRPr="00280D54">
        <w:rPr>
          <w:lang w:val="en-US"/>
        </w:rPr>
        <w:t>(1), 118–126. https://doi.org/10.1037/0022-3514.45.1.118</w:t>
      </w:r>
    </w:p>
    <w:p w14:paraId="339D87C9" w14:textId="77777777" w:rsidR="00280D54" w:rsidRPr="00280D54" w:rsidRDefault="00280D54" w:rsidP="00280D54">
      <w:pPr>
        <w:pStyle w:val="Literaturverzeichnis"/>
        <w:rPr>
          <w:lang w:val="en-US"/>
        </w:rPr>
      </w:pPr>
      <w:r w:rsidRPr="00280D54">
        <w:rPr>
          <w:lang w:val="en-US"/>
        </w:rPr>
        <w:t xml:space="preserve">Thompson, M. M., Zanna, M. P., &amp; Griffin, D. W. (1995). Let’s not be indifferent about (attitudinal) ambivalence. In R. E. Petty &amp; J. A. Krosnick (Eds.), </w:t>
      </w:r>
      <w:r w:rsidRPr="00280D54">
        <w:rPr>
          <w:i/>
          <w:iCs/>
          <w:lang w:val="en-US"/>
        </w:rPr>
        <w:t>Attitude strength: Antecedents and consequences</w:t>
      </w:r>
      <w:r w:rsidRPr="00280D54">
        <w:rPr>
          <w:lang w:val="en-US"/>
        </w:rPr>
        <w:t xml:space="preserve"> (pp. 361–386). Lawrence Erlbaum Associates, Inc.</w:t>
      </w:r>
    </w:p>
    <w:p w14:paraId="3D6EFA7E" w14:textId="77777777" w:rsidR="00280D54" w:rsidRPr="00280D54" w:rsidRDefault="00280D54" w:rsidP="00280D54">
      <w:pPr>
        <w:pStyle w:val="Literaturverzeichnis"/>
        <w:rPr>
          <w:lang w:val="en-US"/>
        </w:rPr>
      </w:pPr>
      <w:r w:rsidRPr="00280D54">
        <w:rPr>
          <w:lang w:val="en-US"/>
        </w:rPr>
        <w:t xml:space="preserve">Toner, K., Leary, M. R., Asher, M. W., &amp; </w:t>
      </w:r>
      <w:proofErr w:type="spellStart"/>
      <w:r w:rsidRPr="00280D54">
        <w:rPr>
          <w:lang w:val="en-US"/>
        </w:rPr>
        <w:t>Jongman</w:t>
      </w:r>
      <w:proofErr w:type="spellEnd"/>
      <w:r w:rsidRPr="00280D54">
        <w:rPr>
          <w:lang w:val="en-US"/>
        </w:rPr>
        <w:t xml:space="preserve">-Sereno, K. P. (2013). Feeling Superior Is a Bipartisan Issue: Extremity (Not Direction) of Political Views Predicts Perceived Belief Superiority. </w:t>
      </w:r>
      <w:r w:rsidRPr="00280D54">
        <w:rPr>
          <w:i/>
          <w:iCs/>
          <w:lang w:val="en-US"/>
        </w:rPr>
        <w:t>Psychological Science</w:t>
      </w:r>
      <w:r w:rsidRPr="00280D54">
        <w:rPr>
          <w:lang w:val="en-US"/>
        </w:rPr>
        <w:t xml:space="preserve">, </w:t>
      </w:r>
      <w:r w:rsidRPr="00280D54">
        <w:rPr>
          <w:i/>
          <w:iCs/>
          <w:lang w:val="en-US"/>
        </w:rPr>
        <w:t>24</w:t>
      </w:r>
      <w:r w:rsidRPr="00280D54">
        <w:rPr>
          <w:lang w:val="en-US"/>
        </w:rPr>
        <w:t>(12), 2454–2462. https://doi.org/10.1177/0956797613494848</w:t>
      </w:r>
    </w:p>
    <w:p w14:paraId="658C90C2" w14:textId="77777777" w:rsidR="00280D54" w:rsidRPr="00280D54" w:rsidRDefault="00280D54" w:rsidP="00280D54">
      <w:pPr>
        <w:pStyle w:val="Literaturverzeichnis"/>
        <w:rPr>
          <w:lang w:val="en-US"/>
        </w:rPr>
      </w:pPr>
      <w:r w:rsidRPr="00280D54">
        <w:rPr>
          <w:lang w:val="en-US"/>
        </w:rPr>
        <w:t xml:space="preserve">van </w:t>
      </w:r>
      <w:proofErr w:type="spellStart"/>
      <w:r w:rsidRPr="00280D54">
        <w:rPr>
          <w:lang w:val="en-US"/>
        </w:rPr>
        <w:t>Harreveld</w:t>
      </w:r>
      <w:proofErr w:type="spellEnd"/>
      <w:r w:rsidRPr="00280D54">
        <w:rPr>
          <w:lang w:val="en-US"/>
        </w:rPr>
        <w:t xml:space="preserve">, F., </w:t>
      </w:r>
      <w:proofErr w:type="spellStart"/>
      <w:r w:rsidRPr="00280D54">
        <w:rPr>
          <w:lang w:val="en-US"/>
        </w:rPr>
        <w:t>Nohlen</w:t>
      </w:r>
      <w:proofErr w:type="spellEnd"/>
      <w:r w:rsidRPr="00280D54">
        <w:rPr>
          <w:lang w:val="en-US"/>
        </w:rPr>
        <w:t xml:space="preserve">, H. U., &amp; Schneider, I. K. (2015). The ABC of Ambivalence. In </w:t>
      </w:r>
      <w:r w:rsidRPr="00280D54">
        <w:rPr>
          <w:i/>
          <w:iCs/>
          <w:lang w:val="en-US"/>
        </w:rPr>
        <w:t>Advances in Experimental Social Psychology</w:t>
      </w:r>
      <w:r w:rsidRPr="00280D54">
        <w:rPr>
          <w:lang w:val="en-US"/>
        </w:rPr>
        <w:t xml:space="preserve"> (Vol. 52, pp. 285–324). Elsevier. https://doi.org/10.1016/bs.aesp.2015.01.002</w:t>
      </w:r>
    </w:p>
    <w:p w14:paraId="5C9A4C46" w14:textId="77777777" w:rsidR="00280D54" w:rsidRPr="00280D54" w:rsidRDefault="00280D54" w:rsidP="00280D54">
      <w:pPr>
        <w:pStyle w:val="Literaturverzeichnis"/>
        <w:rPr>
          <w:lang w:val="en-US"/>
        </w:rPr>
      </w:pPr>
      <w:r>
        <w:lastRenderedPageBreak/>
        <w:t xml:space="preserve">Van Hiel, A., </w:t>
      </w:r>
      <w:proofErr w:type="spellStart"/>
      <w:r>
        <w:t>Onraet</w:t>
      </w:r>
      <w:proofErr w:type="spellEnd"/>
      <w:r>
        <w:t xml:space="preserve">, E., &amp; De </w:t>
      </w:r>
      <w:proofErr w:type="spellStart"/>
      <w:r>
        <w:t>Pauw</w:t>
      </w:r>
      <w:proofErr w:type="spellEnd"/>
      <w:r>
        <w:t xml:space="preserve">, S. (2010). </w:t>
      </w:r>
      <w:r w:rsidRPr="00280D54">
        <w:rPr>
          <w:lang w:val="en-US"/>
        </w:rPr>
        <w:t xml:space="preserve">The Relationship Between Social-Cultural Attitudes and Behavioral Measures of Cognitive Style: A Meta-Analytic Integration of Studies: Social-Cultural Attitudes and Cognitive Style. </w:t>
      </w:r>
      <w:r w:rsidRPr="00280D54">
        <w:rPr>
          <w:i/>
          <w:iCs/>
          <w:lang w:val="en-US"/>
        </w:rPr>
        <w:t>Journal of Personality</w:t>
      </w:r>
      <w:r w:rsidRPr="00280D54">
        <w:rPr>
          <w:lang w:val="en-US"/>
        </w:rPr>
        <w:t xml:space="preserve">, </w:t>
      </w:r>
      <w:r w:rsidRPr="00280D54">
        <w:rPr>
          <w:i/>
          <w:iCs/>
          <w:lang w:val="en-US"/>
        </w:rPr>
        <w:t>78</w:t>
      </w:r>
      <w:r w:rsidRPr="00280D54">
        <w:rPr>
          <w:lang w:val="en-US"/>
        </w:rPr>
        <w:t>(6), 1765–1800. https://doi.org/10.1111/j.1467-6494.2010.00669.x</w:t>
      </w:r>
    </w:p>
    <w:p w14:paraId="266D058E" w14:textId="77777777" w:rsidR="00280D54" w:rsidRPr="00280D54" w:rsidRDefault="00280D54" w:rsidP="00280D54">
      <w:pPr>
        <w:pStyle w:val="Literaturverzeichnis"/>
        <w:rPr>
          <w:lang w:val="en-US"/>
        </w:rPr>
      </w:pPr>
      <w:r w:rsidRPr="00280D54">
        <w:rPr>
          <w:lang w:val="en-US"/>
        </w:rPr>
        <w:t xml:space="preserve">van </w:t>
      </w:r>
      <w:proofErr w:type="spellStart"/>
      <w:r w:rsidRPr="00280D54">
        <w:rPr>
          <w:lang w:val="en-US"/>
        </w:rPr>
        <w:t>Prooijen</w:t>
      </w:r>
      <w:proofErr w:type="spellEnd"/>
      <w:r w:rsidRPr="00280D54">
        <w:rPr>
          <w:lang w:val="en-US"/>
        </w:rPr>
        <w:t xml:space="preserve">, J.-W., &amp; </w:t>
      </w:r>
      <w:proofErr w:type="spellStart"/>
      <w:r w:rsidRPr="00280D54">
        <w:rPr>
          <w:lang w:val="en-US"/>
        </w:rPr>
        <w:t>Krouwel</w:t>
      </w:r>
      <w:proofErr w:type="spellEnd"/>
      <w:r w:rsidRPr="00280D54">
        <w:rPr>
          <w:lang w:val="en-US"/>
        </w:rPr>
        <w:t xml:space="preserve">, A. P. M. (2019). Psychological Features of Extreme Political Ideologies. </w:t>
      </w:r>
      <w:r w:rsidRPr="00280D54">
        <w:rPr>
          <w:i/>
          <w:iCs/>
          <w:lang w:val="en-US"/>
        </w:rPr>
        <w:t>Current Directions in Psychological Science</w:t>
      </w:r>
      <w:r w:rsidRPr="00280D54">
        <w:rPr>
          <w:lang w:val="en-US"/>
        </w:rPr>
        <w:t xml:space="preserve">, </w:t>
      </w:r>
      <w:r w:rsidRPr="00280D54">
        <w:rPr>
          <w:i/>
          <w:iCs/>
          <w:lang w:val="en-US"/>
        </w:rPr>
        <w:t>28</w:t>
      </w:r>
      <w:r w:rsidRPr="00280D54">
        <w:rPr>
          <w:lang w:val="en-US"/>
        </w:rPr>
        <w:t>(2), 159–163. https://doi.org/10.1177/0963721418817755</w:t>
      </w:r>
    </w:p>
    <w:p w14:paraId="3F7AD02F" w14:textId="77777777" w:rsidR="00280D54" w:rsidRPr="00280D54" w:rsidRDefault="00280D54" w:rsidP="00280D54">
      <w:pPr>
        <w:pStyle w:val="Literaturverzeichnis"/>
        <w:rPr>
          <w:lang w:val="en-US"/>
        </w:rPr>
      </w:pPr>
      <w:proofErr w:type="spellStart"/>
      <w:r w:rsidRPr="00280D54">
        <w:rPr>
          <w:lang w:val="en-US"/>
        </w:rPr>
        <w:t>Zmigrod</w:t>
      </w:r>
      <w:proofErr w:type="spellEnd"/>
      <w:r w:rsidRPr="00280D54">
        <w:rPr>
          <w:lang w:val="en-US"/>
        </w:rPr>
        <w:t xml:space="preserve">, L. (2020). The role of cognitive rigidity in political ideologies: Theory, evidence, and future directions. </w:t>
      </w:r>
      <w:r w:rsidRPr="00280D54">
        <w:rPr>
          <w:i/>
          <w:iCs/>
          <w:lang w:val="en-US"/>
        </w:rPr>
        <w:t>Current Opinion in Behavioral Sciences</w:t>
      </w:r>
      <w:r w:rsidRPr="00280D54">
        <w:rPr>
          <w:lang w:val="en-US"/>
        </w:rPr>
        <w:t xml:space="preserve">, </w:t>
      </w:r>
      <w:r w:rsidRPr="00280D54">
        <w:rPr>
          <w:i/>
          <w:iCs/>
          <w:lang w:val="en-US"/>
        </w:rPr>
        <w:t>34</w:t>
      </w:r>
      <w:r w:rsidRPr="00280D54">
        <w:rPr>
          <w:lang w:val="en-US"/>
        </w:rPr>
        <w:t>, 34–39. https://doi.org/10.1016/j.cobeha.2019.10.016</w:t>
      </w:r>
    </w:p>
    <w:p w14:paraId="65916C5F" w14:textId="77777777" w:rsidR="00280D54" w:rsidRDefault="00280D54" w:rsidP="00280D54">
      <w:pPr>
        <w:pStyle w:val="Literaturverzeichnis"/>
      </w:pPr>
      <w:proofErr w:type="spellStart"/>
      <w:r w:rsidRPr="00280D54">
        <w:rPr>
          <w:lang w:val="en-US"/>
        </w:rPr>
        <w:t>Zmigrod</w:t>
      </w:r>
      <w:proofErr w:type="spellEnd"/>
      <w:r w:rsidRPr="00280D54">
        <w:rPr>
          <w:lang w:val="en-US"/>
        </w:rPr>
        <w:t xml:space="preserve">, L., </w:t>
      </w:r>
      <w:proofErr w:type="spellStart"/>
      <w:r w:rsidRPr="00280D54">
        <w:rPr>
          <w:lang w:val="en-US"/>
        </w:rPr>
        <w:t>Rentfrow</w:t>
      </w:r>
      <w:proofErr w:type="spellEnd"/>
      <w:r w:rsidRPr="00280D54">
        <w:rPr>
          <w:lang w:val="en-US"/>
        </w:rPr>
        <w:t xml:space="preserve">, P. J., &amp; Robbins, T. W. (2020). The partisan mind: Is extreme political partisanship related to cognitive inflexibility? </w:t>
      </w:r>
      <w:r>
        <w:rPr>
          <w:i/>
          <w:iCs/>
        </w:rPr>
        <w:t xml:space="preserve">Journal of Experimental </w:t>
      </w:r>
      <w:proofErr w:type="spellStart"/>
      <w:r>
        <w:rPr>
          <w:i/>
          <w:iCs/>
        </w:rPr>
        <w:t>Psychology</w:t>
      </w:r>
      <w:proofErr w:type="spellEnd"/>
      <w:r>
        <w:rPr>
          <w:i/>
          <w:iCs/>
        </w:rPr>
        <w:t>: General</w:t>
      </w:r>
      <w:r>
        <w:t xml:space="preserve">, </w:t>
      </w:r>
      <w:r>
        <w:rPr>
          <w:i/>
          <w:iCs/>
        </w:rPr>
        <w:t>149</w:t>
      </w:r>
      <w:r>
        <w:t>(3), 407–418. https://doi.org/10.1037/xge0000661</w:t>
      </w:r>
    </w:p>
    <w:p w14:paraId="4BBDF4B8" w14:textId="2994F311"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headerReference w:type="default" r:id="rId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8508D" w14:textId="77777777" w:rsidR="000938B9" w:rsidRDefault="000938B9" w:rsidP="00342682">
      <w:pPr>
        <w:spacing w:after="0" w:line="240" w:lineRule="auto"/>
      </w:pPr>
      <w:r>
        <w:separator/>
      </w:r>
    </w:p>
  </w:endnote>
  <w:endnote w:type="continuationSeparator" w:id="0">
    <w:p w14:paraId="1F55E794" w14:textId="77777777" w:rsidR="000938B9" w:rsidRDefault="000938B9"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6C94A" w14:textId="77777777" w:rsidR="000938B9" w:rsidRDefault="000938B9" w:rsidP="00342682">
      <w:pPr>
        <w:spacing w:after="0" w:line="240" w:lineRule="auto"/>
      </w:pPr>
      <w:r>
        <w:separator/>
      </w:r>
    </w:p>
  </w:footnote>
  <w:footnote w:type="continuationSeparator" w:id="0">
    <w:p w14:paraId="6BD635D6" w14:textId="77777777" w:rsidR="000938B9" w:rsidRDefault="000938B9"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03DDB"/>
    <w:rsid w:val="000041E0"/>
    <w:rsid w:val="00015A01"/>
    <w:rsid w:val="00024EBD"/>
    <w:rsid w:val="000367E1"/>
    <w:rsid w:val="000369E1"/>
    <w:rsid w:val="00045723"/>
    <w:rsid w:val="0005375E"/>
    <w:rsid w:val="000620FF"/>
    <w:rsid w:val="00063F58"/>
    <w:rsid w:val="00065186"/>
    <w:rsid w:val="00072C3B"/>
    <w:rsid w:val="00093178"/>
    <w:rsid w:val="000938B9"/>
    <w:rsid w:val="00093A02"/>
    <w:rsid w:val="000A7DF1"/>
    <w:rsid w:val="000B04ED"/>
    <w:rsid w:val="000B18BD"/>
    <w:rsid w:val="000B6745"/>
    <w:rsid w:val="000E08D1"/>
    <w:rsid w:val="000F2367"/>
    <w:rsid w:val="000F247A"/>
    <w:rsid w:val="000F49DD"/>
    <w:rsid w:val="00106B0B"/>
    <w:rsid w:val="00107FE2"/>
    <w:rsid w:val="001153DC"/>
    <w:rsid w:val="0011769C"/>
    <w:rsid w:val="00140BC1"/>
    <w:rsid w:val="00142B9A"/>
    <w:rsid w:val="00144E50"/>
    <w:rsid w:val="00144E78"/>
    <w:rsid w:val="00150E9E"/>
    <w:rsid w:val="00160036"/>
    <w:rsid w:val="00167526"/>
    <w:rsid w:val="00170C03"/>
    <w:rsid w:val="00173044"/>
    <w:rsid w:val="001A4746"/>
    <w:rsid w:val="001B2AF8"/>
    <w:rsid w:val="001B5B3D"/>
    <w:rsid w:val="001C42C0"/>
    <w:rsid w:val="001D351C"/>
    <w:rsid w:val="001D6442"/>
    <w:rsid w:val="00206777"/>
    <w:rsid w:val="0023135D"/>
    <w:rsid w:val="0023587E"/>
    <w:rsid w:val="00242212"/>
    <w:rsid w:val="00242838"/>
    <w:rsid w:val="00253AD0"/>
    <w:rsid w:val="00253DB0"/>
    <w:rsid w:val="002715F3"/>
    <w:rsid w:val="0027432B"/>
    <w:rsid w:val="00275C9D"/>
    <w:rsid w:val="00280D54"/>
    <w:rsid w:val="002946FF"/>
    <w:rsid w:val="002A3A13"/>
    <w:rsid w:val="002B5C0E"/>
    <w:rsid w:val="002C3165"/>
    <w:rsid w:val="002C3FA6"/>
    <w:rsid w:val="002C5324"/>
    <w:rsid w:val="002D27FD"/>
    <w:rsid w:val="002E77EE"/>
    <w:rsid w:val="002F20FC"/>
    <w:rsid w:val="002F294B"/>
    <w:rsid w:val="002F470B"/>
    <w:rsid w:val="002F632B"/>
    <w:rsid w:val="00307DB3"/>
    <w:rsid w:val="0031009C"/>
    <w:rsid w:val="00321920"/>
    <w:rsid w:val="003255A8"/>
    <w:rsid w:val="00325DAB"/>
    <w:rsid w:val="00327CBC"/>
    <w:rsid w:val="00342682"/>
    <w:rsid w:val="003432B2"/>
    <w:rsid w:val="00361AA7"/>
    <w:rsid w:val="003623FD"/>
    <w:rsid w:val="00362437"/>
    <w:rsid w:val="00371F58"/>
    <w:rsid w:val="00374223"/>
    <w:rsid w:val="00375278"/>
    <w:rsid w:val="0037777F"/>
    <w:rsid w:val="00377B33"/>
    <w:rsid w:val="00385E7D"/>
    <w:rsid w:val="003A3C03"/>
    <w:rsid w:val="003B1400"/>
    <w:rsid w:val="003B5697"/>
    <w:rsid w:val="003B5D55"/>
    <w:rsid w:val="003C42D7"/>
    <w:rsid w:val="003D1D8B"/>
    <w:rsid w:val="003E0CDD"/>
    <w:rsid w:val="003E499A"/>
    <w:rsid w:val="003F66F9"/>
    <w:rsid w:val="003F6A8E"/>
    <w:rsid w:val="004002A3"/>
    <w:rsid w:val="004214AF"/>
    <w:rsid w:val="0043218F"/>
    <w:rsid w:val="004330B2"/>
    <w:rsid w:val="004346D3"/>
    <w:rsid w:val="00440645"/>
    <w:rsid w:val="0044741B"/>
    <w:rsid w:val="004507C4"/>
    <w:rsid w:val="0045091C"/>
    <w:rsid w:val="00451035"/>
    <w:rsid w:val="0045249B"/>
    <w:rsid w:val="004558C4"/>
    <w:rsid w:val="0046067C"/>
    <w:rsid w:val="00463104"/>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5CDC"/>
    <w:rsid w:val="00527498"/>
    <w:rsid w:val="005302F7"/>
    <w:rsid w:val="005319A3"/>
    <w:rsid w:val="0053678A"/>
    <w:rsid w:val="00537DCC"/>
    <w:rsid w:val="00543569"/>
    <w:rsid w:val="00547B13"/>
    <w:rsid w:val="0055093E"/>
    <w:rsid w:val="0055742F"/>
    <w:rsid w:val="00564116"/>
    <w:rsid w:val="005722A8"/>
    <w:rsid w:val="005753B9"/>
    <w:rsid w:val="005766ED"/>
    <w:rsid w:val="005824AE"/>
    <w:rsid w:val="0058412E"/>
    <w:rsid w:val="00585B9B"/>
    <w:rsid w:val="00590380"/>
    <w:rsid w:val="005C3271"/>
    <w:rsid w:val="005C32BE"/>
    <w:rsid w:val="005D1B4A"/>
    <w:rsid w:val="005D6945"/>
    <w:rsid w:val="005E02B8"/>
    <w:rsid w:val="005E51DC"/>
    <w:rsid w:val="005F2CD7"/>
    <w:rsid w:val="006027DC"/>
    <w:rsid w:val="00603AB7"/>
    <w:rsid w:val="00610979"/>
    <w:rsid w:val="00615A97"/>
    <w:rsid w:val="00620D0A"/>
    <w:rsid w:val="00622DD1"/>
    <w:rsid w:val="00624783"/>
    <w:rsid w:val="0064793B"/>
    <w:rsid w:val="0065046E"/>
    <w:rsid w:val="00653CFE"/>
    <w:rsid w:val="00662745"/>
    <w:rsid w:val="00672A46"/>
    <w:rsid w:val="00680B67"/>
    <w:rsid w:val="00692176"/>
    <w:rsid w:val="00693220"/>
    <w:rsid w:val="006A01CD"/>
    <w:rsid w:val="006A4626"/>
    <w:rsid w:val="006A7600"/>
    <w:rsid w:val="006B214C"/>
    <w:rsid w:val="006B38BD"/>
    <w:rsid w:val="006C31F2"/>
    <w:rsid w:val="006C3D4D"/>
    <w:rsid w:val="006C4F3B"/>
    <w:rsid w:val="006C613A"/>
    <w:rsid w:val="006D62F5"/>
    <w:rsid w:val="006E0314"/>
    <w:rsid w:val="006F393D"/>
    <w:rsid w:val="006F7B07"/>
    <w:rsid w:val="0070316D"/>
    <w:rsid w:val="00710FCA"/>
    <w:rsid w:val="00713C5C"/>
    <w:rsid w:val="00721E74"/>
    <w:rsid w:val="0072407C"/>
    <w:rsid w:val="007248A7"/>
    <w:rsid w:val="00731192"/>
    <w:rsid w:val="00743B09"/>
    <w:rsid w:val="00753FEF"/>
    <w:rsid w:val="00761930"/>
    <w:rsid w:val="007752B0"/>
    <w:rsid w:val="007A6044"/>
    <w:rsid w:val="007B02E1"/>
    <w:rsid w:val="007B6172"/>
    <w:rsid w:val="007D6984"/>
    <w:rsid w:val="007F157B"/>
    <w:rsid w:val="007F1CDF"/>
    <w:rsid w:val="007F7B9B"/>
    <w:rsid w:val="007F7FE5"/>
    <w:rsid w:val="0080666A"/>
    <w:rsid w:val="00810457"/>
    <w:rsid w:val="008107DE"/>
    <w:rsid w:val="00865655"/>
    <w:rsid w:val="008760BE"/>
    <w:rsid w:val="00877EFF"/>
    <w:rsid w:val="0088155F"/>
    <w:rsid w:val="00882C28"/>
    <w:rsid w:val="00882DCB"/>
    <w:rsid w:val="00885832"/>
    <w:rsid w:val="008861E8"/>
    <w:rsid w:val="00892EAF"/>
    <w:rsid w:val="00893A3F"/>
    <w:rsid w:val="008A1785"/>
    <w:rsid w:val="008A27F8"/>
    <w:rsid w:val="008C07E6"/>
    <w:rsid w:val="008C2547"/>
    <w:rsid w:val="008C6CD6"/>
    <w:rsid w:val="008C7194"/>
    <w:rsid w:val="008D046A"/>
    <w:rsid w:val="008D5E0B"/>
    <w:rsid w:val="008F61AE"/>
    <w:rsid w:val="00901065"/>
    <w:rsid w:val="00916943"/>
    <w:rsid w:val="009310D9"/>
    <w:rsid w:val="00951092"/>
    <w:rsid w:val="00952C66"/>
    <w:rsid w:val="00953932"/>
    <w:rsid w:val="009558DE"/>
    <w:rsid w:val="00955AAB"/>
    <w:rsid w:val="00961C62"/>
    <w:rsid w:val="009621F0"/>
    <w:rsid w:val="00970BB2"/>
    <w:rsid w:val="009740D7"/>
    <w:rsid w:val="00983E28"/>
    <w:rsid w:val="009854AC"/>
    <w:rsid w:val="009A5BC7"/>
    <w:rsid w:val="009B611D"/>
    <w:rsid w:val="009B7B11"/>
    <w:rsid w:val="009C14A5"/>
    <w:rsid w:val="009D2930"/>
    <w:rsid w:val="009D4334"/>
    <w:rsid w:val="009E060C"/>
    <w:rsid w:val="009E0A5D"/>
    <w:rsid w:val="00A05674"/>
    <w:rsid w:val="00A25CEC"/>
    <w:rsid w:val="00A30B07"/>
    <w:rsid w:val="00A4091B"/>
    <w:rsid w:val="00A43A5C"/>
    <w:rsid w:val="00A64027"/>
    <w:rsid w:val="00A71B2F"/>
    <w:rsid w:val="00A7286A"/>
    <w:rsid w:val="00A7478E"/>
    <w:rsid w:val="00A82BAA"/>
    <w:rsid w:val="00A94043"/>
    <w:rsid w:val="00A952AA"/>
    <w:rsid w:val="00AA21C3"/>
    <w:rsid w:val="00AA7CEE"/>
    <w:rsid w:val="00AC32A5"/>
    <w:rsid w:val="00AE46B7"/>
    <w:rsid w:val="00AE5B20"/>
    <w:rsid w:val="00AF1C43"/>
    <w:rsid w:val="00AF1DDA"/>
    <w:rsid w:val="00AF49CB"/>
    <w:rsid w:val="00AF53D9"/>
    <w:rsid w:val="00AF66C4"/>
    <w:rsid w:val="00B0238C"/>
    <w:rsid w:val="00B118B4"/>
    <w:rsid w:val="00B12223"/>
    <w:rsid w:val="00B175D1"/>
    <w:rsid w:val="00B30226"/>
    <w:rsid w:val="00B47A4F"/>
    <w:rsid w:val="00B53344"/>
    <w:rsid w:val="00B546AC"/>
    <w:rsid w:val="00B74B6A"/>
    <w:rsid w:val="00B74E30"/>
    <w:rsid w:val="00B75E53"/>
    <w:rsid w:val="00B77ED8"/>
    <w:rsid w:val="00B86417"/>
    <w:rsid w:val="00B94EEA"/>
    <w:rsid w:val="00BA55CF"/>
    <w:rsid w:val="00BB1320"/>
    <w:rsid w:val="00BB31FC"/>
    <w:rsid w:val="00BB6451"/>
    <w:rsid w:val="00BB7F78"/>
    <w:rsid w:val="00BC24CA"/>
    <w:rsid w:val="00BC3E83"/>
    <w:rsid w:val="00BC43AA"/>
    <w:rsid w:val="00BC6E03"/>
    <w:rsid w:val="00BD77A2"/>
    <w:rsid w:val="00BE7588"/>
    <w:rsid w:val="00BF5F57"/>
    <w:rsid w:val="00C10C8E"/>
    <w:rsid w:val="00C179DF"/>
    <w:rsid w:val="00C2452C"/>
    <w:rsid w:val="00C24C44"/>
    <w:rsid w:val="00C27828"/>
    <w:rsid w:val="00C34EA0"/>
    <w:rsid w:val="00C47888"/>
    <w:rsid w:val="00C47980"/>
    <w:rsid w:val="00C52596"/>
    <w:rsid w:val="00C54343"/>
    <w:rsid w:val="00C57182"/>
    <w:rsid w:val="00C62E03"/>
    <w:rsid w:val="00C6623A"/>
    <w:rsid w:val="00C76D2F"/>
    <w:rsid w:val="00C863F2"/>
    <w:rsid w:val="00C86FA2"/>
    <w:rsid w:val="00C910C9"/>
    <w:rsid w:val="00CA1A5E"/>
    <w:rsid w:val="00CA78FF"/>
    <w:rsid w:val="00CB33EE"/>
    <w:rsid w:val="00CB54FE"/>
    <w:rsid w:val="00CD037A"/>
    <w:rsid w:val="00CF31D8"/>
    <w:rsid w:val="00D252C5"/>
    <w:rsid w:val="00D570CE"/>
    <w:rsid w:val="00D62EAB"/>
    <w:rsid w:val="00D66D3F"/>
    <w:rsid w:val="00D6762F"/>
    <w:rsid w:val="00D70AF9"/>
    <w:rsid w:val="00D804A1"/>
    <w:rsid w:val="00D839C3"/>
    <w:rsid w:val="00D96169"/>
    <w:rsid w:val="00DA2B5F"/>
    <w:rsid w:val="00DA60C8"/>
    <w:rsid w:val="00DB38BA"/>
    <w:rsid w:val="00DB4CA0"/>
    <w:rsid w:val="00DC285E"/>
    <w:rsid w:val="00DC6A8D"/>
    <w:rsid w:val="00DE1298"/>
    <w:rsid w:val="00DE3254"/>
    <w:rsid w:val="00DE3ADF"/>
    <w:rsid w:val="00DE799B"/>
    <w:rsid w:val="00DF5EC8"/>
    <w:rsid w:val="00E00053"/>
    <w:rsid w:val="00E010AA"/>
    <w:rsid w:val="00E21676"/>
    <w:rsid w:val="00E333EB"/>
    <w:rsid w:val="00E42127"/>
    <w:rsid w:val="00E52555"/>
    <w:rsid w:val="00E56F8B"/>
    <w:rsid w:val="00E603CC"/>
    <w:rsid w:val="00E6432F"/>
    <w:rsid w:val="00E66249"/>
    <w:rsid w:val="00E676F7"/>
    <w:rsid w:val="00E710B5"/>
    <w:rsid w:val="00E711A5"/>
    <w:rsid w:val="00E750B4"/>
    <w:rsid w:val="00E77438"/>
    <w:rsid w:val="00E77FCA"/>
    <w:rsid w:val="00E86612"/>
    <w:rsid w:val="00E9159C"/>
    <w:rsid w:val="00EA73FD"/>
    <w:rsid w:val="00EC0CB3"/>
    <w:rsid w:val="00EC3AD8"/>
    <w:rsid w:val="00EC6D22"/>
    <w:rsid w:val="00EF79CE"/>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51FF"/>
    <w:rsid w:val="00FA1E66"/>
    <w:rsid w:val="00FA2B38"/>
    <w:rsid w:val="00FA3F59"/>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2851</Words>
  <Characters>186238</Characters>
  <Application>Microsoft Office Word</Application>
  <DocSecurity>0</DocSecurity>
  <Lines>26605</Lines>
  <Paragraphs>1306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6</cp:revision>
  <dcterms:created xsi:type="dcterms:W3CDTF">2022-10-13T11:05:00Z</dcterms:created>
  <dcterms:modified xsi:type="dcterms:W3CDTF">2022-10-1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d1WMox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